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ED959E" w14:textId="77777777" w:rsidR="00333992" w:rsidRPr="0046762C" w:rsidRDefault="00333992" w:rsidP="007B115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1"/>
        </w:rPr>
      </w:pPr>
      <w:r w:rsidRPr="0046762C">
        <w:rPr>
          <w:rFonts w:ascii="Book Antiqua" w:eastAsia="Times New Roman" w:hAnsi="Book Antiqua" w:cs="宋体"/>
          <w:b/>
          <w:color w:val="000000" w:themeColor="text1"/>
          <w:sz w:val="21"/>
        </w:rPr>
        <w:t xml:space="preserve">Name of journal: World Journal of </w:t>
      </w:r>
      <w:r w:rsidRPr="0046762C">
        <w:rPr>
          <w:rFonts w:ascii="Book Antiqua" w:hAnsi="Book Antiqua"/>
          <w:b/>
          <w:color w:val="000000" w:themeColor="text1"/>
          <w:sz w:val="21"/>
        </w:rPr>
        <w:t xml:space="preserve">Gastroenterology </w:t>
      </w:r>
    </w:p>
    <w:p w14:paraId="61918731" w14:textId="77777777" w:rsidR="00333992" w:rsidRPr="0046762C" w:rsidRDefault="00333992" w:rsidP="007B1154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color w:val="000000" w:themeColor="text1"/>
          <w:sz w:val="21"/>
          <w:lang w:eastAsia="zh-CN"/>
        </w:rPr>
      </w:pPr>
      <w:r w:rsidRPr="0046762C">
        <w:rPr>
          <w:rFonts w:ascii="Book Antiqua" w:hAnsi="Book Antiqua" w:cs="Arial"/>
          <w:b/>
          <w:color w:val="000000" w:themeColor="text1"/>
          <w:sz w:val="21"/>
          <w:lang w:val="en"/>
        </w:rPr>
        <w:t xml:space="preserve">ESPS Manuscript NO: </w:t>
      </w:r>
      <w:r w:rsidRPr="0046762C">
        <w:rPr>
          <w:rFonts w:ascii="Book Antiqua" w:hAnsi="Book Antiqua" w:cs="Arial"/>
          <w:b/>
          <w:color w:val="000000" w:themeColor="text1"/>
          <w:sz w:val="21"/>
          <w:lang w:val="en" w:eastAsia="zh-CN"/>
        </w:rPr>
        <w:t>15278</w:t>
      </w:r>
    </w:p>
    <w:p w14:paraId="26FC56DE" w14:textId="77777777" w:rsidR="00333992" w:rsidRPr="0046762C" w:rsidRDefault="00333992" w:rsidP="007B11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1"/>
          <w:lang w:eastAsia="zh-CN"/>
        </w:rPr>
      </w:pPr>
      <w:r w:rsidRPr="0046762C">
        <w:rPr>
          <w:rFonts w:ascii="Book Antiqua" w:hAnsi="Book Antiqua"/>
          <w:b/>
          <w:color w:val="000000" w:themeColor="text1"/>
          <w:sz w:val="21"/>
        </w:rPr>
        <w:t xml:space="preserve">Columns: </w:t>
      </w:r>
      <w:r w:rsidRPr="0046762C">
        <w:rPr>
          <w:rFonts w:ascii="Book Antiqua" w:hAnsi="Book Antiqua"/>
          <w:b/>
          <w:caps/>
          <w:color w:val="000000" w:themeColor="text1"/>
          <w:sz w:val="21"/>
          <w:lang w:eastAsia="zh-CN"/>
        </w:rPr>
        <w:t>Review</w:t>
      </w:r>
    </w:p>
    <w:p w14:paraId="399D43FD" w14:textId="77777777" w:rsidR="000300D3" w:rsidRPr="0046762C" w:rsidRDefault="000300D3" w:rsidP="007B1154">
      <w:pPr>
        <w:pStyle w:val="a0"/>
        <w:adjustRightInd w:val="0"/>
        <w:snapToGrid w:val="0"/>
        <w:spacing w:after="0" w:line="360" w:lineRule="auto"/>
        <w:rPr>
          <w:rFonts w:ascii="Book Antiqua" w:eastAsia="Times New Roman" w:hAnsi="Book Antiqua" w:cs="Times"/>
          <w:b/>
          <w:color w:val="000000" w:themeColor="text1"/>
        </w:rPr>
      </w:pPr>
    </w:p>
    <w:p w14:paraId="6146035F" w14:textId="7565471D" w:rsidR="00596CF7" w:rsidRPr="0046762C" w:rsidRDefault="00C30D9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Hepatitis C virus</w:t>
      </w:r>
      <w:r w:rsidR="00AA078C" w:rsidRPr="0046762C">
        <w:rPr>
          <w:rFonts w:ascii="Book Antiqua" w:eastAsia="Times New Roman" w:hAnsi="Book Antiqua" w:cs="Times"/>
          <w:b/>
          <w:color w:val="000000" w:themeColor="text1"/>
        </w:rPr>
        <w:t>-specific cytotoxic T cell</w:t>
      </w:r>
      <w:r w:rsidR="006310BC" w:rsidRPr="0046762C">
        <w:rPr>
          <w:rFonts w:ascii="Book Antiqua" w:eastAsia="Times New Roman" w:hAnsi="Book Antiqua" w:cs="Times"/>
          <w:b/>
          <w:color w:val="000000" w:themeColor="text1"/>
        </w:rPr>
        <w:t xml:space="preserve"> response restorat</w:t>
      </w:r>
      <w:r w:rsidR="00CE0515" w:rsidRPr="0046762C">
        <w:rPr>
          <w:rFonts w:ascii="Book Antiqua" w:eastAsia="Times New Roman" w:hAnsi="Book Antiqua" w:cs="Times"/>
          <w:b/>
          <w:color w:val="000000" w:themeColor="text1"/>
        </w:rPr>
        <w:t>ion after</w:t>
      </w:r>
      <w:r w:rsidR="003C00E5" w:rsidRPr="0046762C">
        <w:rPr>
          <w:rFonts w:ascii="Book Antiqua" w:eastAsia="Times New Roman" w:hAnsi="Book Antiqua" w:cs="Times"/>
          <w:b/>
          <w:color w:val="000000" w:themeColor="text1"/>
        </w:rPr>
        <w:t xml:space="preserve"> treatment-induced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hepatitis </w:t>
      </w:r>
      <w:r w:rsidR="00361D1E" w:rsidRPr="0046762C">
        <w:rPr>
          <w:rFonts w:ascii="Book Antiqua" w:eastAsia="Times New Roman" w:hAnsi="Book Antiqua" w:cs="Times"/>
          <w:b/>
          <w:color w:val="000000" w:themeColor="text1"/>
        </w:rPr>
        <w:t>C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virus </w:t>
      </w:r>
      <w:r w:rsidR="003C00E5" w:rsidRPr="0046762C">
        <w:rPr>
          <w:rFonts w:ascii="Book Antiqua" w:eastAsia="Times New Roman" w:hAnsi="Book Antiqua" w:cs="Times"/>
          <w:b/>
          <w:color w:val="000000" w:themeColor="text1"/>
        </w:rPr>
        <w:t>control</w:t>
      </w:r>
      <w:r w:rsidR="00CE0515"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</w:p>
    <w:p w14:paraId="55FC31C5" w14:textId="77777777" w:rsidR="00E63503" w:rsidRPr="0046762C" w:rsidRDefault="00E63503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470E3FBD" w14:textId="3D6EEE2A" w:rsidR="00E63503" w:rsidRPr="0046762C" w:rsidRDefault="00E63503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proofErr w:type="spellStart"/>
      <w:r w:rsidRPr="0046762C">
        <w:rPr>
          <w:rFonts w:ascii="Book Antiqua" w:eastAsia="Times New Roman" w:hAnsi="Book Antiqua" w:cs="Times"/>
          <w:color w:val="000000" w:themeColor="text1"/>
          <w:lang w:val="en-GB"/>
        </w:rPr>
        <w:t>Larrubia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  <w:lang w:val="en-GB"/>
        </w:rPr>
        <w:t xml:space="preserve"> JR</w:t>
      </w:r>
      <w:r w:rsidRPr="0046762C">
        <w:rPr>
          <w:rFonts w:ascii="Book Antiqua" w:eastAsiaTheme="minorEastAsia" w:hAnsi="Book Antiqua" w:cs="Times"/>
          <w:color w:val="000000" w:themeColor="text1"/>
          <w:lang w:val="en-GB" w:eastAsia="zh-CN"/>
        </w:rPr>
        <w:t xml:space="preserve"> </w:t>
      </w:r>
      <w:r w:rsidR="00660EE4" w:rsidRPr="0046762C">
        <w:rPr>
          <w:rFonts w:ascii="Book Antiqua" w:eastAsiaTheme="minorEastAsia" w:hAnsi="Book Antiqua" w:cs="Times"/>
          <w:i/>
          <w:color w:val="000000" w:themeColor="text1"/>
          <w:lang w:val="en-GB" w:eastAsia="zh-CN"/>
        </w:rPr>
        <w:t>et al</w:t>
      </w:r>
      <w:r w:rsidRPr="0046762C">
        <w:rPr>
          <w:rFonts w:ascii="Book Antiqua" w:eastAsiaTheme="minorEastAsia" w:hAnsi="Book Antiqua" w:cs="Times"/>
          <w:color w:val="000000" w:themeColor="text1"/>
          <w:lang w:val="en-GB" w:eastAsia="zh-CN"/>
        </w:rPr>
        <w:t xml:space="preserve">. </w:t>
      </w:r>
      <w:r w:rsidRPr="0046762C">
        <w:rPr>
          <w:rFonts w:ascii="Book Antiqua" w:eastAsia="Times New Roman" w:hAnsi="Book Antiqua" w:cs="Times"/>
          <w:color w:val="000000" w:themeColor="text1"/>
        </w:rPr>
        <w:t>HCV-specific CTL and SVR</w:t>
      </w:r>
    </w:p>
    <w:p w14:paraId="08B00217" w14:textId="77777777" w:rsidR="00E63503" w:rsidRPr="0046762C" w:rsidRDefault="00E63503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4C3AC5A1" w14:textId="77777777" w:rsidR="00183297" w:rsidRPr="0046762C" w:rsidRDefault="0018329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val="es-ES" w:eastAsia="zh-CN"/>
        </w:rPr>
      </w:pPr>
      <w:r w:rsidRPr="0046762C">
        <w:rPr>
          <w:rFonts w:ascii="Book Antiqua" w:eastAsia="Times New Roman" w:hAnsi="Book Antiqua" w:cs="Times"/>
          <w:color w:val="000000" w:themeColor="text1"/>
          <w:lang w:val="es-ES"/>
        </w:rPr>
        <w:t>Juan-Ramón Larrubia</w:t>
      </w:r>
      <w:r w:rsidRPr="0046762C">
        <w:rPr>
          <w:rFonts w:ascii="Book Antiqua" w:eastAsiaTheme="minorEastAsia" w:hAnsi="Book Antiqua" w:cs="Times" w:hint="eastAsia"/>
          <w:color w:val="000000" w:themeColor="text1"/>
          <w:lang w:val="es-ES" w:eastAsia="zh-CN"/>
        </w:rPr>
        <w:t xml:space="preserve">, </w:t>
      </w:r>
      <w:r w:rsidRPr="0046762C">
        <w:rPr>
          <w:rFonts w:ascii="Book Antiqua" w:eastAsia="Times New Roman" w:hAnsi="Book Antiqua" w:cs="Times"/>
          <w:color w:val="000000" w:themeColor="text1"/>
          <w:lang w:val="es-ES"/>
        </w:rPr>
        <w:t>Elia Moreno-Cubero</w:t>
      </w:r>
      <w:r w:rsidRPr="0046762C">
        <w:rPr>
          <w:rFonts w:ascii="Book Antiqua" w:eastAsiaTheme="minorEastAsia" w:hAnsi="Book Antiqua" w:cs="Times" w:hint="eastAsia"/>
          <w:color w:val="000000" w:themeColor="text1"/>
          <w:lang w:val="es-ES" w:eastAsia="zh-CN"/>
        </w:rPr>
        <w:t xml:space="preserve">, </w:t>
      </w:r>
      <w:r w:rsidRPr="0046762C">
        <w:rPr>
          <w:rFonts w:ascii="Book Antiqua" w:hAnsi="Book Antiqua"/>
          <w:color w:val="000000" w:themeColor="text1"/>
          <w:lang w:val="es-ES"/>
        </w:rPr>
        <w:t>Joaquín Miquel</w:t>
      </w:r>
      <w:r w:rsidRPr="0046762C">
        <w:rPr>
          <w:rFonts w:ascii="Book Antiqua" w:hAnsi="Book Antiqua" w:hint="eastAsia"/>
          <w:color w:val="000000" w:themeColor="text1"/>
          <w:lang w:val="es-ES" w:eastAsia="zh-CN"/>
        </w:rPr>
        <w:t xml:space="preserve">, </w:t>
      </w:r>
      <w:r w:rsidRPr="0046762C">
        <w:rPr>
          <w:rFonts w:ascii="Book Antiqua" w:eastAsia="Times New Roman" w:hAnsi="Book Antiqua" w:cs="Times"/>
          <w:color w:val="000000" w:themeColor="text1"/>
          <w:lang w:val="es-ES"/>
        </w:rPr>
        <w:t>Eduardo Sanz-de-Villalobos</w:t>
      </w:r>
    </w:p>
    <w:p w14:paraId="3235DE8A" w14:textId="77777777" w:rsidR="00AC26DE" w:rsidRPr="0063228B" w:rsidRDefault="00AC26D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vertAlign w:val="superscript"/>
          <w:lang w:val="es-ES" w:eastAsia="zh-CN"/>
        </w:rPr>
      </w:pPr>
    </w:p>
    <w:p w14:paraId="1D3B8641" w14:textId="6F814520" w:rsidR="00596CF7" w:rsidRPr="0063228B" w:rsidRDefault="00AC26D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val="es-ES"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  <w:lang w:val="es-ES"/>
        </w:rPr>
        <w:t>Juan-Ramón Larrubia, Elia Moreno-Cubero</w:t>
      </w:r>
      <w:r w:rsidRPr="0046762C">
        <w:rPr>
          <w:rFonts w:ascii="Book Antiqua" w:hAnsi="Book Antiqua"/>
          <w:b/>
          <w:color w:val="000000" w:themeColor="text1"/>
          <w:lang w:val="es-ES"/>
        </w:rPr>
        <w:t>, Joaquín Miquel</w:t>
      </w:r>
      <w:r w:rsidRPr="0046762C">
        <w:rPr>
          <w:rFonts w:ascii="Book Antiqua" w:eastAsia="Times New Roman" w:hAnsi="Book Antiqua" w:cs="Times"/>
          <w:b/>
          <w:color w:val="000000" w:themeColor="text1"/>
          <w:lang w:val="es-ES"/>
        </w:rPr>
        <w:t>, Eduardo Sanz-de-Villalobos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lang w:val="es-ES" w:eastAsia="zh-CN"/>
        </w:rPr>
        <w:t>,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vertAlign w:val="superscript"/>
          <w:lang w:val="es-ES" w:eastAsia="zh-CN"/>
        </w:rPr>
        <w:t xml:space="preserve"> </w:t>
      </w:r>
      <w:r w:rsidR="00596CF7" w:rsidRPr="0063228B">
        <w:rPr>
          <w:rFonts w:ascii="Book Antiqua" w:eastAsia="Times New Roman" w:hAnsi="Book Antiqua" w:cs="Times"/>
          <w:color w:val="000000" w:themeColor="text1"/>
          <w:lang w:val="es-ES"/>
        </w:rPr>
        <w:t>Translational Hepatology Unit, Guadalajara University Hospital, University of A</w:t>
      </w:r>
      <w:r w:rsidRPr="0063228B">
        <w:rPr>
          <w:rFonts w:ascii="Book Antiqua" w:eastAsia="Times New Roman" w:hAnsi="Book Antiqua" w:cs="Times"/>
          <w:color w:val="000000" w:themeColor="text1"/>
          <w:lang w:val="es-ES"/>
        </w:rPr>
        <w:t>lcalá, 19002 Guadalajara, Spain</w:t>
      </w:r>
    </w:p>
    <w:p w14:paraId="21E5A1E2" w14:textId="77777777" w:rsidR="00AC26DE" w:rsidRPr="0063228B" w:rsidRDefault="00AC26D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val="es-ES" w:eastAsia="zh-CN"/>
        </w:rPr>
      </w:pPr>
    </w:p>
    <w:p w14:paraId="0F9A301A" w14:textId="01802822" w:rsidR="00400011" w:rsidRPr="0063228B" w:rsidRDefault="00AC26DE" w:rsidP="007B1154">
      <w:pPr>
        <w:adjustRightInd w:val="0"/>
        <w:snapToGrid w:val="0"/>
        <w:spacing w:line="360" w:lineRule="auto"/>
        <w:rPr>
          <w:rFonts w:ascii="Book Antiqua" w:eastAsiaTheme="minorEastAsia" w:hAnsi="Book Antiqua" w:cs="Times"/>
          <w:color w:val="000000" w:themeColor="text1"/>
          <w:lang w:val="es-ES"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  <w:lang w:val="es-ES"/>
        </w:rPr>
        <w:t>Juan-Ramón Larrubia, Eduardo Sanz-de-Villalobos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lang w:val="es-ES" w:eastAsia="zh-CN"/>
        </w:rPr>
        <w:t>,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vertAlign w:val="superscript"/>
          <w:lang w:val="es-ES" w:eastAsia="zh-CN"/>
        </w:rPr>
        <w:t xml:space="preserve"> </w:t>
      </w:r>
      <w:r w:rsidR="00400011" w:rsidRPr="0063228B">
        <w:rPr>
          <w:rFonts w:ascii="Book Antiqua" w:eastAsia="Times New Roman" w:hAnsi="Book Antiqua" w:cs="Times"/>
          <w:color w:val="000000" w:themeColor="text1"/>
          <w:lang w:val="es-ES"/>
        </w:rPr>
        <w:t>Department of Me</w:t>
      </w:r>
      <w:r w:rsidR="008A48C6" w:rsidRPr="0063228B">
        <w:rPr>
          <w:rFonts w:ascii="Book Antiqua" w:eastAsia="Times New Roman" w:hAnsi="Book Antiqua" w:cs="Times"/>
          <w:color w:val="000000" w:themeColor="text1"/>
          <w:lang w:val="es-ES"/>
        </w:rPr>
        <w:t xml:space="preserve">dicine and Medical </w:t>
      </w:r>
      <w:r w:rsidR="00C839AD" w:rsidRPr="0063228B">
        <w:rPr>
          <w:rFonts w:ascii="Book Antiqua" w:eastAsia="Times New Roman" w:hAnsi="Book Antiqua" w:cs="Times"/>
          <w:color w:val="000000" w:themeColor="text1"/>
          <w:lang w:val="es-ES"/>
        </w:rPr>
        <w:t>Specialties</w:t>
      </w:r>
      <w:r w:rsidR="008A48C6" w:rsidRPr="0063228B">
        <w:rPr>
          <w:rFonts w:ascii="Book Antiqua" w:eastAsia="Times New Roman" w:hAnsi="Book Antiqua" w:cs="Times"/>
          <w:color w:val="000000" w:themeColor="text1"/>
          <w:lang w:val="es-ES"/>
        </w:rPr>
        <w:t>, University of Alcalá,</w:t>
      </w:r>
      <w:r w:rsidR="00400011" w:rsidRPr="0063228B">
        <w:rPr>
          <w:rFonts w:ascii="Book Antiqua" w:eastAsia="Times New Roman" w:hAnsi="Book Antiqua" w:cs="Times"/>
          <w:color w:val="000000" w:themeColor="text1"/>
          <w:lang w:val="es-ES"/>
        </w:rPr>
        <w:t xml:space="preserve"> </w:t>
      </w:r>
      <w:r w:rsidR="00B750E1" w:rsidRPr="0063228B">
        <w:rPr>
          <w:rFonts w:ascii="Book Antiqua" w:eastAsia="Times New Roman" w:hAnsi="Book Antiqua" w:cs="Times"/>
          <w:color w:val="000000" w:themeColor="text1"/>
          <w:lang w:val="es-ES"/>
        </w:rPr>
        <w:t>28805</w:t>
      </w:r>
      <w:r w:rsidR="00400011" w:rsidRPr="0063228B">
        <w:rPr>
          <w:rFonts w:ascii="Book Antiqua" w:eastAsia="Times New Roman" w:hAnsi="Book Antiqua" w:cs="Times"/>
          <w:color w:val="000000" w:themeColor="text1"/>
          <w:lang w:val="es-ES"/>
        </w:rPr>
        <w:t xml:space="preserve"> Alcalá de Henares (Madrid)</w:t>
      </w:r>
      <w:r w:rsidR="008A48C6" w:rsidRPr="0063228B">
        <w:rPr>
          <w:rFonts w:ascii="Book Antiqua" w:eastAsia="Times New Roman" w:hAnsi="Book Antiqua" w:cs="Times"/>
          <w:color w:val="000000" w:themeColor="text1"/>
          <w:lang w:val="es-ES"/>
        </w:rPr>
        <w:t>, Spain</w:t>
      </w:r>
    </w:p>
    <w:p w14:paraId="2C904957" w14:textId="77777777" w:rsidR="00AC26DE" w:rsidRPr="0063228B" w:rsidRDefault="00AC26DE" w:rsidP="007B1154">
      <w:pPr>
        <w:adjustRightInd w:val="0"/>
        <w:snapToGrid w:val="0"/>
        <w:spacing w:line="360" w:lineRule="auto"/>
        <w:rPr>
          <w:rFonts w:eastAsiaTheme="minorEastAsia"/>
          <w:color w:val="000000" w:themeColor="text1"/>
          <w:lang w:val="es-ES" w:eastAsia="zh-CN"/>
        </w:rPr>
      </w:pPr>
    </w:p>
    <w:p w14:paraId="293409AC" w14:textId="4DDD84D6" w:rsidR="00B750E1" w:rsidRPr="0046762C" w:rsidRDefault="00AC26D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proofErr w:type="spellStart"/>
      <w:r w:rsidRPr="0063228B">
        <w:rPr>
          <w:rFonts w:ascii="Book Antiqua" w:eastAsia="Times New Roman" w:hAnsi="Book Antiqua" w:cs="Times"/>
          <w:b/>
          <w:color w:val="000000" w:themeColor="text1"/>
          <w:lang w:val="en-GB"/>
        </w:rPr>
        <w:t>Elia</w:t>
      </w:r>
      <w:proofErr w:type="spellEnd"/>
      <w:r w:rsidRPr="0063228B">
        <w:rPr>
          <w:rFonts w:ascii="Book Antiqua" w:eastAsia="Times New Roman" w:hAnsi="Book Antiqua" w:cs="Times"/>
          <w:b/>
          <w:color w:val="000000" w:themeColor="text1"/>
          <w:lang w:val="en-GB"/>
        </w:rPr>
        <w:t xml:space="preserve"> Moreno-</w:t>
      </w:r>
      <w:proofErr w:type="spellStart"/>
      <w:r w:rsidRPr="0063228B">
        <w:rPr>
          <w:rFonts w:ascii="Book Antiqua" w:eastAsia="Times New Roman" w:hAnsi="Book Antiqua" w:cs="Times"/>
          <w:b/>
          <w:color w:val="000000" w:themeColor="text1"/>
          <w:lang w:val="en-GB"/>
        </w:rPr>
        <w:t>Cubero</w:t>
      </w:r>
      <w:proofErr w:type="spellEnd"/>
      <w:r w:rsidRPr="0063228B">
        <w:rPr>
          <w:rFonts w:ascii="Book Antiqua" w:eastAsiaTheme="minorEastAsia" w:hAnsi="Book Antiqua" w:cs="Times" w:hint="eastAsia"/>
          <w:b/>
          <w:color w:val="000000" w:themeColor="text1"/>
          <w:lang w:val="en-GB" w:eastAsia="zh-CN"/>
        </w:rPr>
        <w:t>,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>Department of Biology o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 xml:space="preserve">f Systems, University of </w:t>
      </w:r>
      <w:proofErr w:type="spellStart"/>
      <w:r w:rsidR="008A48C6" w:rsidRPr="0046762C">
        <w:rPr>
          <w:rFonts w:ascii="Book Antiqua" w:eastAsia="Times New Roman" w:hAnsi="Book Antiqua" w:cs="Times"/>
          <w:color w:val="000000" w:themeColor="text1"/>
        </w:rPr>
        <w:t>Alcalá</w:t>
      </w:r>
      <w:proofErr w:type="spellEnd"/>
      <w:r w:rsidR="008A48C6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 xml:space="preserve"> 28805 </w:t>
      </w:r>
      <w:proofErr w:type="spellStart"/>
      <w:r w:rsidR="00B750E1" w:rsidRPr="0046762C">
        <w:rPr>
          <w:rFonts w:ascii="Book Antiqua" w:eastAsia="Times New Roman" w:hAnsi="Book Antiqua" w:cs="Times"/>
          <w:color w:val="000000" w:themeColor="text1"/>
        </w:rPr>
        <w:t>Alcalá</w:t>
      </w:r>
      <w:proofErr w:type="spellEnd"/>
      <w:r w:rsidR="00B750E1" w:rsidRPr="0046762C">
        <w:rPr>
          <w:rFonts w:ascii="Book Antiqua" w:eastAsia="Times New Roman" w:hAnsi="Book Antiqua" w:cs="Times"/>
          <w:color w:val="000000" w:themeColor="text1"/>
        </w:rPr>
        <w:t xml:space="preserve"> de Henare</w:t>
      </w:r>
      <w:r w:rsidR="007D4BDD" w:rsidRPr="0046762C">
        <w:rPr>
          <w:rFonts w:ascii="Book Antiqua" w:eastAsia="Times New Roman" w:hAnsi="Book Antiqua" w:cs="Times"/>
          <w:color w:val="000000" w:themeColor="text1"/>
        </w:rPr>
        <w:t>s (Madrid), Spain</w:t>
      </w:r>
    </w:p>
    <w:p w14:paraId="4C63D61D" w14:textId="77777777" w:rsidR="000300D3" w:rsidRPr="0046762C" w:rsidRDefault="000300D3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2D19ED14" w14:textId="395B163D" w:rsidR="00B750E1" w:rsidRPr="0046762C" w:rsidRDefault="00CE0DFA" w:rsidP="007B1154">
      <w:pPr>
        <w:pStyle w:val="2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bookmarkStart w:id="0" w:name="OLE_LINK17"/>
      <w:bookmarkStart w:id="1" w:name="OLE_LINK18"/>
      <w:r w:rsidRPr="008E267B">
        <w:rPr>
          <w:rFonts w:ascii="Book Antiqua" w:hAnsi="Book Antiqua"/>
          <w:b/>
          <w:color w:val="000000"/>
        </w:rPr>
        <w:t>Author contributions:</w:t>
      </w:r>
      <w:bookmarkEnd w:id="0"/>
      <w:bookmarkEnd w:id="1"/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="00596CF7" w:rsidRPr="0046762C">
        <w:rPr>
          <w:rFonts w:ascii="Book Antiqua" w:eastAsia="Times New Roman" w:hAnsi="Book Antiqua" w:cs="Times"/>
          <w:color w:val="000000" w:themeColor="text1"/>
        </w:rPr>
        <w:t>Larrubia</w:t>
      </w:r>
      <w:proofErr w:type="spellEnd"/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JR and </w:t>
      </w:r>
      <w:r w:rsidR="006310BC" w:rsidRPr="0046762C">
        <w:rPr>
          <w:rFonts w:ascii="Book Antiqua" w:eastAsia="Times New Roman" w:hAnsi="Book Antiqua" w:cs="Times"/>
          <w:color w:val="000000" w:themeColor="text1"/>
        </w:rPr>
        <w:t>Moreno-</w:t>
      </w:r>
      <w:proofErr w:type="spellStart"/>
      <w:r w:rsidR="006310BC" w:rsidRPr="0046762C">
        <w:rPr>
          <w:rFonts w:ascii="Book Antiqua" w:eastAsia="Times New Roman" w:hAnsi="Book Antiqua" w:cs="Times"/>
          <w:color w:val="000000" w:themeColor="text1"/>
        </w:rPr>
        <w:t>Cubero</w:t>
      </w:r>
      <w:proofErr w:type="spellEnd"/>
      <w:r w:rsidR="006310BC" w:rsidRPr="0046762C">
        <w:rPr>
          <w:rFonts w:ascii="Book Antiqua" w:eastAsia="Times New Roman" w:hAnsi="Book Antiqua" w:cs="Times"/>
          <w:color w:val="000000" w:themeColor="text1"/>
        </w:rPr>
        <w:t xml:space="preserve"> E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contributed equally towards the conception and desig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n of the review; </w:t>
      </w:r>
      <w:proofErr w:type="spellStart"/>
      <w:r w:rsidR="00B02057" w:rsidRPr="0046762C">
        <w:rPr>
          <w:rFonts w:ascii="Book Antiqua" w:eastAsia="Times New Roman" w:hAnsi="Book Antiqua" w:cs="Times"/>
          <w:color w:val="000000" w:themeColor="text1"/>
        </w:rPr>
        <w:t>Larrubia</w:t>
      </w:r>
      <w:proofErr w:type="spellEnd"/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JR,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310BC" w:rsidRPr="0046762C">
        <w:rPr>
          <w:rFonts w:ascii="Book Antiqua" w:eastAsia="Times New Roman" w:hAnsi="Book Antiqua" w:cs="Times"/>
          <w:color w:val="000000" w:themeColor="text1"/>
        </w:rPr>
        <w:t>Moreno-</w:t>
      </w:r>
      <w:proofErr w:type="spellStart"/>
      <w:r w:rsidR="006310BC" w:rsidRPr="0046762C">
        <w:rPr>
          <w:rFonts w:ascii="Book Antiqua" w:eastAsia="Times New Roman" w:hAnsi="Book Antiqua" w:cs="Times"/>
          <w:color w:val="000000" w:themeColor="text1"/>
        </w:rPr>
        <w:t>Cubero</w:t>
      </w:r>
      <w:proofErr w:type="spellEnd"/>
      <w:r w:rsidR="006310BC" w:rsidRPr="0046762C">
        <w:rPr>
          <w:rFonts w:ascii="Book Antiqua" w:eastAsia="Times New Roman" w:hAnsi="Book Antiqua" w:cs="Times"/>
          <w:color w:val="000000" w:themeColor="text1"/>
        </w:rPr>
        <w:t xml:space="preserve"> E</w:t>
      </w:r>
      <w:r w:rsidR="00F44E75"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proofErr w:type="spellStart"/>
      <w:r w:rsidR="00F44E75" w:rsidRPr="0046762C">
        <w:rPr>
          <w:rFonts w:ascii="Book Antiqua" w:eastAsia="Times New Roman" w:hAnsi="Book Antiqua" w:cs="Times"/>
          <w:color w:val="000000" w:themeColor="text1"/>
        </w:rPr>
        <w:t>Miquel</w:t>
      </w:r>
      <w:proofErr w:type="spellEnd"/>
      <w:r w:rsidR="00F44E75" w:rsidRPr="0046762C">
        <w:rPr>
          <w:rFonts w:ascii="Book Antiqua" w:eastAsia="Times New Roman" w:hAnsi="Book Antiqua" w:cs="Times"/>
          <w:color w:val="000000" w:themeColor="text1"/>
        </w:rPr>
        <w:t xml:space="preserve"> J</w:t>
      </w:r>
      <w:r w:rsidR="00AC26DE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,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="00B02057" w:rsidRPr="0046762C">
        <w:rPr>
          <w:rFonts w:ascii="Book Antiqua" w:eastAsia="Times New Roman" w:hAnsi="Book Antiqua" w:cs="Times"/>
          <w:color w:val="000000" w:themeColor="text1"/>
        </w:rPr>
        <w:t>Sanz</w:t>
      </w:r>
      <w:proofErr w:type="spellEnd"/>
      <w:r w:rsidR="00B02057" w:rsidRPr="0046762C">
        <w:rPr>
          <w:rFonts w:ascii="Book Antiqua" w:eastAsia="Times New Roman" w:hAnsi="Book Antiqua" w:cs="Times"/>
          <w:color w:val="000000" w:themeColor="text1"/>
        </w:rPr>
        <w:t>-de-Villalobos E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and </w:t>
      </w:r>
      <w:proofErr w:type="spellStart"/>
      <w:r w:rsidR="00596CF7" w:rsidRPr="0046762C">
        <w:rPr>
          <w:rFonts w:ascii="Book Antiqua" w:eastAsia="Times New Roman" w:hAnsi="Book Antiqua" w:cs="Times"/>
          <w:color w:val="000000" w:themeColor="text1"/>
        </w:rPr>
        <w:t>Larrubia</w:t>
      </w:r>
      <w:proofErr w:type="spellEnd"/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JR r</w:t>
      </w:r>
      <w:r w:rsidR="006310BC" w:rsidRPr="0046762C">
        <w:rPr>
          <w:rFonts w:ascii="Book Antiqua" w:eastAsia="Times New Roman" w:hAnsi="Book Antiqua" w:cs="Times"/>
          <w:color w:val="000000" w:themeColor="text1"/>
        </w:rPr>
        <w:t>evised the manuscript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>.</w:t>
      </w:r>
    </w:p>
    <w:p w14:paraId="56A8EA3C" w14:textId="77777777" w:rsidR="000300D3" w:rsidRPr="0046762C" w:rsidRDefault="000300D3" w:rsidP="007B1154">
      <w:pPr>
        <w:pStyle w:val="2"/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292EF510" w14:textId="7995B99A" w:rsidR="00E05081" w:rsidRPr="0046762C" w:rsidRDefault="009C48F8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Supported by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hAnsi="Book Antiqua"/>
          <w:color w:val="000000" w:themeColor="text1"/>
        </w:rPr>
        <w:t>“</w:t>
      </w:r>
      <w:proofErr w:type="spellStart"/>
      <w:r w:rsidRPr="0046762C">
        <w:rPr>
          <w:rFonts w:ascii="Book Antiqua" w:hAnsi="Book Antiqua"/>
          <w:color w:val="000000" w:themeColor="text1"/>
        </w:rPr>
        <w:t>Instituto</w:t>
      </w:r>
      <w:proofErr w:type="spellEnd"/>
      <w:r w:rsidRPr="0046762C">
        <w:rPr>
          <w:rFonts w:ascii="Book Antiqua" w:hAnsi="Book Antiqua"/>
          <w:color w:val="000000" w:themeColor="text1"/>
        </w:rPr>
        <w:t xml:space="preserve"> de </w:t>
      </w:r>
      <w:proofErr w:type="spellStart"/>
      <w:r w:rsidRPr="0046762C">
        <w:rPr>
          <w:rFonts w:ascii="Book Antiqua" w:hAnsi="Book Antiqua"/>
          <w:color w:val="000000" w:themeColor="text1"/>
        </w:rPr>
        <w:t>Salud</w:t>
      </w:r>
      <w:proofErr w:type="spellEnd"/>
      <w:r w:rsidRPr="0046762C">
        <w:rPr>
          <w:rFonts w:ascii="Book Antiqua" w:hAnsi="Book Antiqua"/>
          <w:color w:val="000000" w:themeColor="text1"/>
        </w:rPr>
        <w:t xml:space="preserve"> Carlos III”, Spain </w:t>
      </w:r>
      <w:r w:rsidR="00AC26DE" w:rsidRPr="0046762C">
        <w:rPr>
          <w:rFonts w:ascii="Book Antiqua" w:hAnsi="Book Antiqua" w:hint="eastAsia"/>
          <w:color w:val="000000" w:themeColor="text1"/>
          <w:lang w:eastAsia="zh-CN"/>
        </w:rPr>
        <w:t>and</w:t>
      </w:r>
      <w:r w:rsidRPr="0046762C">
        <w:rPr>
          <w:rFonts w:ascii="Book Antiqua" w:hAnsi="Book Antiqua"/>
          <w:color w:val="000000" w:themeColor="text1"/>
        </w:rPr>
        <w:t xml:space="preserve"> “European Regional Development Fund, a way of making Europe”, E.U. (PI12/00130) and</w:t>
      </w:r>
      <w:r w:rsidR="00EE76E4" w:rsidRPr="0046762C">
        <w:rPr>
          <w:rFonts w:ascii="Book Antiqua" w:hAnsi="Book Antiqua"/>
          <w:color w:val="000000" w:themeColor="text1"/>
        </w:rPr>
        <w:t>,</w:t>
      </w:r>
      <w:r w:rsidRPr="0046762C">
        <w:rPr>
          <w:rFonts w:ascii="Book Antiqua" w:hAnsi="Book Antiqua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color w:val="000000" w:themeColor="text1"/>
        </w:rPr>
        <w:t>Moreno</w:t>
      </w:r>
      <w:r w:rsidR="006310BC" w:rsidRPr="0046762C">
        <w:rPr>
          <w:rFonts w:ascii="Book Antiqua" w:eastAsia="Times New Roman" w:hAnsi="Book Antiqua" w:cs="Times"/>
          <w:color w:val="000000" w:themeColor="text1"/>
        </w:rPr>
        <w:t>-</w:t>
      </w:r>
      <w:proofErr w:type="spellStart"/>
      <w:r w:rsidR="006310BC" w:rsidRPr="0046762C">
        <w:rPr>
          <w:rFonts w:ascii="Book Antiqua" w:eastAsia="Times New Roman" w:hAnsi="Book Antiqua" w:cs="Times"/>
          <w:color w:val="000000" w:themeColor="text1"/>
        </w:rPr>
        <w:t>Cubero</w:t>
      </w:r>
      <w:proofErr w:type="spellEnd"/>
      <w:r w:rsidR="006310BC" w:rsidRPr="0046762C">
        <w:rPr>
          <w:rFonts w:ascii="Book Antiqua" w:eastAsia="Times New Roman" w:hAnsi="Book Antiqua" w:cs="Times"/>
          <w:color w:val="000000" w:themeColor="text1"/>
        </w:rPr>
        <w:t xml:space="preserve"> E wa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funded by a research award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from “</w:t>
      </w:r>
      <w:proofErr w:type="spellStart"/>
      <w:r w:rsidR="00596CF7" w:rsidRPr="0046762C">
        <w:rPr>
          <w:rFonts w:ascii="Book Antiqua" w:eastAsia="Times New Roman" w:hAnsi="Book Antiqua" w:cs="Times"/>
          <w:color w:val="000000" w:themeColor="text1"/>
        </w:rPr>
        <w:t>Asociación</w:t>
      </w:r>
      <w:proofErr w:type="spellEnd"/>
      <w:r w:rsidR="00596CF7" w:rsidRPr="0046762C">
        <w:rPr>
          <w:rFonts w:ascii="Book Antiqua" w:eastAsia="Times New Roman" w:hAnsi="Book Antiqua" w:cs="Times"/>
          <w:color w:val="000000" w:themeColor="text1"/>
        </w:rPr>
        <w:t xml:space="preserve"> de </w:t>
      </w:r>
      <w:proofErr w:type="spellStart"/>
      <w:r w:rsidR="00596CF7" w:rsidRPr="0046762C">
        <w:rPr>
          <w:rFonts w:ascii="Book Antiqua" w:eastAsia="Times New Roman" w:hAnsi="Book Antiqua" w:cs="Times"/>
          <w:color w:val="000000" w:themeColor="text1"/>
        </w:rPr>
        <w:t>Hepatolo</w:t>
      </w:r>
      <w:r w:rsidRPr="0046762C">
        <w:rPr>
          <w:rFonts w:ascii="Book Antiqua" w:eastAsia="Times New Roman" w:hAnsi="Book Antiqua" w:cs="Times"/>
          <w:color w:val="000000" w:themeColor="text1"/>
        </w:rPr>
        <w:t>gía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Pr="0046762C">
        <w:rPr>
          <w:rFonts w:ascii="Book Antiqua" w:eastAsia="Times New Roman" w:hAnsi="Book Antiqua" w:cs="Times"/>
          <w:color w:val="000000" w:themeColor="text1"/>
        </w:rPr>
        <w:t>Translacional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>” (AHT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 xml:space="preserve"> Research Award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2014)</w:t>
      </w:r>
      <w:r w:rsidR="00596CF7" w:rsidRPr="0046762C">
        <w:rPr>
          <w:rFonts w:ascii="Book Antiqua" w:eastAsia="Times New Roman" w:hAnsi="Book Antiqua" w:cs="Times"/>
          <w:color w:val="000000" w:themeColor="text1"/>
        </w:rPr>
        <w:t>, Spain.</w:t>
      </w:r>
    </w:p>
    <w:p w14:paraId="097C248F" w14:textId="77777777" w:rsidR="00DA0158" w:rsidRPr="0046762C" w:rsidRDefault="00DA0158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7A927DFE" w14:textId="6A6CB962" w:rsidR="00507CF4" w:rsidRPr="0046762C" w:rsidRDefault="00507CF4" w:rsidP="007B1154">
      <w:pPr>
        <w:adjustRightInd w:val="0"/>
        <w:snapToGrid w:val="0"/>
        <w:spacing w:line="360" w:lineRule="auto"/>
        <w:rPr>
          <w:rFonts w:ascii="Book Antiqua" w:hAnsi="Book Antiqua" w:cs="TimesNewRomanPS-BoldItalicMT"/>
          <w:bCs/>
          <w:iCs/>
          <w:color w:val="000000" w:themeColor="text1"/>
        </w:rPr>
      </w:pPr>
      <w:r w:rsidRPr="0046762C">
        <w:rPr>
          <w:rFonts w:ascii="Book Antiqua" w:hAnsi="Book Antiqua" w:cs="TimesNewRomanPS-BoldItalicMT"/>
          <w:b/>
          <w:bCs/>
          <w:iCs/>
          <w:color w:val="000000" w:themeColor="text1"/>
          <w:kern w:val="0"/>
        </w:rPr>
        <w:t>Conflict-of-interest</w:t>
      </w:r>
      <w:r w:rsidRPr="0046762C">
        <w:rPr>
          <w:rFonts w:ascii="Book Antiqua" w:hAnsi="Book Antiqua" w:cs="TimesNewRomanPS-BoldItalicMT"/>
          <w:b/>
          <w:bCs/>
          <w:iCs/>
          <w:color w:val="000000" w:themeColor="text1"/>
        </w:rPr>
        <w:t>:</w:t>
      </w:r>
      <w:r w:rsidR="00C54930" w:rsidRPr="0046762C">
        <w:rPr>
          <w:rFonts w:ascii="Book Antiqua" w:hAnsi="Book Antiqua" w:cs="TimesNewRomanPS-BoldItalicMT"/>
          <w:b/>
          <w:bCs/>
          <w:iCs/>
          <w:color w:val="000000" w:themeColor="text1"/>
        </w:rPr>
        <w:t xml:space="preserve"> </w:t>
      </w:r>
      <w:r w:rsidR="00BB4E98" w:rsidRPr="0046762C">
        <w:rPr>
          <w:rFonts w:ascii="Book Antiqua" w:hAnsi="Book Antiqua" w:cs="TimesNewRomanPS-BoldItalicMT"/>
          <w:bCs/>
          <w:iCs/>
          <w:color w:val="000000" w:themeColor="text1"/>
        </w:rPr>
        <w:t>The authors dec</w:t>
      </w:r>
      <w:r w:rsidR="002E67EE" w:rsidRPr="0046762C">
        <w:rPr>
          <w:rFonts w:ascii="Book Antiqua" w:hAnsi="Book Antiqua" w:cs="TimesNewRomanPS-BoldItalicMT"/>
          <w:bCs/>
          <w:iCs/>
          <w:color w:val="000000" w:themeColor="text1"/>
        </w:rPr>
        <w:t>lare that there are no conflicts</w:t>
      </w:r>
      <w:r w:rsidR="00BB4E98" w:rsidRPr="0046762C">
        <w:rPr>
          <w:rFonts w:ascii="Book Antiqua" w:hAnsi="Book Antiqua" w:cs="TimesNewRomanPS-BoldItalicMT"/>
          <w:bCs/>
          <w:iCs/>
          <w:color w:val="000000" w:themeColor="text1"/>
        </w:rPr>
        <w:t xml:space="preserve"> of interest.</w:t>
      </w:r>
    </w:p>
    <w:p w14:paraId="2C9661E8" w14:textId="77777777" w:rsidR="00BB4E98" w:rsidRPr="0046762C" w:rsidRDefault="00BB4E98" w:rsidP="007B1154">
      <w:pPr>
        <w:adjustRightInd w:val="0"/>
        <w:snapToGrid w:val="0"/>
        <w:spacing w:line="360" w:lineRule="auto"/>
        <w:rPr>
          <w:rFonts w:ascii="Book Antiqua" w:hAnsi="Book Antiqua" w:cs="Arial"/>
          <w:bCs/>
          <w:color w:val="000000" w:themeColor="text1"/>
          <w:lang w:eastAsia="zh-CN"/>
        </w:rPr>
      </w:pPr>
    </w:p>
    <w:p w14:paraId="60F87AF9" w14:textId="323C4B50" w:rsidR="00507CF4" w:rsidRPr="0046762C" w:rsidRDefault="00507CF4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</w:rPr>
      </w:pPr>
      <w:r w:rsidRPr="0046762C">
        <w:rPr>
          <w:rFonts w:ascii="Book Antiqua" w:hAnsi="Book Antiqua"/>
          <w:b/>
          <w:color w:val="000000" w:themeColor="text1"/>
          <w:kern w:val="0"/>
        </w:rPr>
        <w:t xml:space="preserve">Open-Access: </w:t>
      </w:r>
      <w:r w:rsidRPr="0046762C">
        <w:rPr>
          <w:rFonts w:ascii="Book Antiqua" w:hAnsi="Book Antiqua"/>
          <w:color w:val="000000" w:themeColor="text1"/>
          <w:kern w:val="0"/>
        </w:rPr>
        <w:t xml:space="preserve">This article is an </w:t>
      </w:r>
      <w:r w:rsidR="00AC26DE" w:rsidRPr="0046762C">
        <w:rPr>
          <w:rFonts w:ascii="Book Antiqua" w:hAnsi="Book Antiqua" w:cs="宋体"/>
          <w:color w:val="000000" w:themeColor="text1"/>
          <w:kern w:val="0"/>
        </w:rPr>
        <w:t>open-access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 </w:t>
      </w:r>
      <w:r w:rsidR="00AC26DE" w:rsidRPr="0046762C">
        <w:rPr>
          <w:rFonts w:ascii="Book Antiqua" w:hAnsi="Book Antiqua" w:cs="宋体"/>
          <w:color w:val="000000" w:themeColor="text1"/>
          <w:kern w:val="0"/>
        </w:rPr>
        <w:t>article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 </w:t>
      </w:r>
      <w:r w:rsidRPr="0046762C">
        <w:rPr>
          <w:rFonts w:ascii="Book Antiqua" w:hAnsi="Book Antiqua" w:cs="宋体"/>
          <w:color w:val="000000" w:themeColor="text1"/>
          <w:kern w:val="0"/>
        </w:rPr>
        <w:t xml:space="preserve">which 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was </w:t>
      </w:r>
      <w:r w:rsidRPr="0046762C">
        <w:rPr>
          <w:rFonts w:ascii="Book Antiqua" w:hAnsi="Book Antiqua"/>
          <w:color w:val="000000" w:themeColor="text1"/>
          <w:kern w:val="0"/>
        </w:rPr>
        <w:t xml:space="preserve">selected by an in-house editor and fully peer-reviewed by external reviewers. It </w:t>
      </w:r>
      <w:r w:rsidR="00AC26DE" w:rsidRPr="0046762C">
        <w:rPr>
          <w:rFonts w:ascii="Book Antiqua" w:hAnsi="Book Antiqua" w:hint="eastAsia"/>
          <w:color w:val="000000" w:themeColor="text1"/>
          <w:kern w:val="0"/>
          <w:lang w:eastAsia="zh-CN"/>
        </w:rPr>
        <w:t xml:space="preserve">is </w:t>
      </w:r>
      <w:r w:rsidR="00AC26DE" w:rsidRPr="0046762C">
        <w:rPr>
          <w:rFonts w:ascii="Book Antiqua" w:hAnsi="Book Antiqua" w:cs="宋体"/>
          <w:color w:val="000000" w:themeColor="text1"/>
          <w:kern w:val="0"/>
        </w:rPr>
        <w:t>distributed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 </w:t>
      </w:r>
      <w:r w:rsidR="00AC26DE" w:rsidRPr="0046762C">
        <w:rPr>
          <w:rFonts w:ascii="Book Antiqua" w:hAnsi="Book Antiqua" w:cs="宋体"/>
          <w:color w:val="000000" w:themeColor="text1"/>
          <w:kern w:val="0"/>
        </w:rPr>
        <w:t>in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 </w:t>
      </w:r>
      <w:r w:rsidR="00AC26DE" w:rsidRPr="0046762C">
        <w:rPr>
          <w:rFonts w:ascii="Book Antiqua" w:hAnsi="Book Antiqua" w:cs="宋体"/>
          <w:color w:val="000000" w:themeColor="text1"/>
          <w:kern w:val="0"/>
        </w:rPr>
        <w:t>accordance</w:t>
      </w:r>
      <w:r w:rsidR="00AC26DE" w:rsidRPr="0046762C">
        <w:rPr>
          <w:rFonts w:ascii="Book Antiqua" w:hAnsi="Book Antiqua" w:cs="宋体" w:hint="eastAsia"/>
          <w:color w:val="000000" w:themeColor="text1"/>
          <w:kern w:val="0"/>
          <w:lang w:eastAsia="zh-CN"/>
        </w:rPr>
        <w:t xml:space="preserve"> </w:t>
      </w:r>
      <w:r w:rsidRPr="0046762C">
        <w:rPr>
          <w:rFonts w:ascii="Book Antiqua" w:hAnsi="Book Antiqua" w:cs="宋体"/>
          <w:color w:val="000000" w:themeColor="text1"/>
          <w:kern w:val="0"/>
        </w:rPr>
        <w:t xml:space="preserve">with </w:t>
      </w:r>
      <w:r w:rsidRPr="0046762C">
        <w:rPr>
          <w:rFonts w:ascii="Book Antiqua" w:hAnsi="Book Antiqua"/>
          <w:color w:val="000000" w:themeColor="text1"/>
          <w:kern w:val="0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7928C7B" w14:textId="77777777" w:rsidR="00507CF4" w:rsidRPr="0046762C" w:rsidRDefault="00507CF4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3A1C6ED1" w14:textId="76FB0727" w:rsidR="000116B2" w:rsidRPr="0046762C" w:rsidRDefault="00B426D9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r w:rsidRPr="0046762C">
        <w:rPr>
          <w:rFonts w:ascii="Book Antiqua" w:hAnsi="Book Antiqua"/>
          <w:b/>
          <w:color w:val="000000" w:themeColor="text1"/>
        </w:rPr>
        <w:t>Correspondence to:</w:t>
      </w:r>
      <w:r w:rsidR="00E63503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116B2" w:rsidRPr="0063228B">
        <w:rPr>
          <w:rFonts w:ascii="Book Antiqua" w:eastAsia="Times New Roman" w:hAnsi="Book Antiqua" w:cs="Times"/>
          <w:b/>
          <w:color w:val="000000" w:themeColor="text1"/>
          <w:lang w:val="en-GB"/>
        </w:rPr>
        <w:t xml:space="preserve">Juan-Ramón </w:t>
      </w:r>
      <w:proofErr w:type="spellStart"/>
      <w:r w:rsidR="000116B2" w:rsidRPr="0063228B">
        <w:rPr>
          <w:rFonts w:ascii="Book Antiqua" w:eastAsia="Times New Roman" w:hAnsi="Book Antiqua" w:cs="Times"/>
          <w:b/>
          <w:color w:val="000000" w:themeColor="text1"/>
          <w:lang w:val="en-GB"/>
        </w:rPr>
        <w:t>Larrubia</w:t>
      </w:r>
      <w:proofErr w:type="spellEnd"/>
      <w:r w:rsidR="00D861E2" w:rsidRPr="0046762C">
        <w:rPr>
          <w:rFonts w:ascii="Book Antiqua" w:eastAsia="Times New Roman" w:hAnsi="Book Antiqua" w:cs="Times"/>
          <w:b/>
          <w:color w:val="000000" w:themeColor="text1"/>
        </w:rPr>
        <w:t>, MD, MSc, PhD</w:t>
      </w:r>
      <w:r w:rsidR="000116B2"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,</w:t>
      </w:r>
      <w:r w:rsidR="00E63503"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r w:rsidR="00E63503" w:rsidRPr="0046762C">
        <w:rPr>
          <w:rFonts w:ascii="Book Antiqua" w:eastAsia="Times New Roman" w:hAnsi="Book Antiqua" w:cs="Times"/>
          <w:color w:val="000000" w:themeColor="text1"/>
        </w:rPr>
        <w:t xml:space="preserve">Translational </w:t>
      </w:r>
      <w:proofErr w:type="spellStart"/>
      <w:r w:rsidR="00E63503" w:rsidRPr="0046762C">
        <w:rPr>
          <w:rFonts w:ascii="Book Antiqua" w:eastAsia="Times New Roman" w:hAnsi="Book Antiqua" w:cs="Times"/>
          <w:color w:val="000000" w:themeColor="text1"/>
        </w:rPr>
        <w:t>Hepatology</w:t>
      </w:r>
      <w:proofErr w:type="spellEnd"/>
      <w:r w:rsidR="00E63503" w:rsidRPr="0046762C">
        <w:rPr>
          <w:rFonts w:ascii="Book Antiqua" w:eastAsia="Times New Roman" w:hAnsi="Book Antiqua" w:cs="Times"/>
          <w:color w:val="000000" w:themeColor="text1"/>
        </w:rPr>
        <w:t xml:space="preserve"> Unit, Guadalajara University Hospital, University of </w:t>
      </w:r>
      <w:proofErr w:type="spellStart"/>
      <w:r w:rsidR="00E63503" w:rsidRPr="0046762C">
        <w:rPr>
          <w:rFonts w:ascii="Book Antiqua" w:eastAsia="Times New Roman" w:hAnsi="Book Antiqua" w:cs="Times"/>
          <w:color w:val="000000" w:themeColor="text1"/>
        </w:rPr>
        <w:t>Alcalá</w:t>
      </w:r>
      <w:proofErr w:type="spellEnd"/>
      <w:r w:rsidR="00E63503" w:rsidRPr="0046762C">
        <w:rPr>
          <w:rFonts w:ascii="Book Antiqua" w:eastAsia="Times New Roman" w:hAnsi="Book Antiqua" w:cs="Times"/>
          <w:color w:val="000000" w:themeColor="text1"/>
        </w:rPr>
        <w:t>, E-19002 Guadalajara, Spain. juan.larrubia@uah.es</w:t>
      </w:r>
    </w:p>
    <w:p w14:paraId="392B81D9" w14:textId="77777777" w:rsidR="000116B2" w:rsidRPr="0046762C" w:rsidRDefault="000116B2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1DA907E9" w14:textId="45B19703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lang w:eastAsia="zh-CN"/>
        </w:rPr>
      </w:pPr>
      <w:r w:rsidRPr="0046762C">
        <w:rPr>
          <w:rFonts w:ascii="Book Antiqua" w:hAnsi="Book Antiqua"/>
          <w:b/>
          <w:color w:val="000000" w:themeColor="text1"/>
        </w:rPr>
        <w:t xml:space="preserve">Telephone: </w:t>
      </w:r>
      <w:r w:rsidRPr="0046762C">
        <w:rPr>
          <w:rFonts w:ascii="Book Antiqua" w:eastAsia="Times New Roman" w:hAnsi="Book Antiqua" w:cs="Times"/>
          <w:color w:val="000000" w:themeColor="text1"/>
        </w:rPr>
        <w:t>+34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-</w:t>
      </w:r>
      <w:r w:rsidRPr="0046762C">
        <w:rPr>
          <w:rFonts w:ascii="Book Antiqua" w:eastAsia="Times New Roman" w:hAnsi="Book Antiqua" w:cs="Times"/>
          <w:color w:val="000000" w:themeColor="text1"/>
        </w:rPr>
        <w:t>949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-</w:t>
      </w:r>
      <w:r w:rsidRPr="0046762C">
        <w:rPr>
          <w:rFonts w:ascii="Book Antiqua" w:eastAsia="Times New Roman" w:hAnsi="Book Antiqua" w:cs="Times"/>
          <w:color w:val="000000" w:themeColor="text1"/>
        </w:rPr>
        <w:t>909200</w:t>
      </w:r>
    </w:p>
    <w:p w14:paraId="78A13D59" w14:textId="0889C093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 xml:space="preserve">Fax: </w:t>
      </w:r>
      <w:r w:rsidRPr="0046762C">
        <w:rPr>
          <w:rFonts w:ascii="Book Antiqua" w:eastAsia="Times New Roman" w:hAnsi="Book Antiqua" w:cs="Times"/>
          <w:color w:val="000000" w:themeColor="text1"/>
        </w:rPr>
        <w:t>+34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-</w:t>
      </w:r>
      <w:r w:rsidRPr="0046762C">
        <w:rPr>
          <w:rFonts w:ascii="Book Antiqua" w:eastAsia="Times New Roman" w:hAnsi="Book Antiqua" w:cs="Times"/>
          <w:color w:val="000000" w:themeColor="text1"/>
        </w:rPr>
        <w:t>949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-</w:t>
      </w:r>
      <w:r w:rsidRPr="0046762C">
        <w:rPr>
          <w:rFonts w:ascii="Book Antiqua" w:eastAsia="Times New Roman" w:hAnsi="Book Antiqua" w:cs="Times"/>
          <w:color w:val="000000" w:themeColor="text1"/>
        </w:rPr>
        <w:t>909256</w:t>
      </w:r>
    </w:p>
    <w:p w14:paraId="5CBB7904" w14:textId="47BE819A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 xml:space="preserve">Received: </w:t>
      </w:r>
      <w:r w:rsidR="00E6111B" w:rsidRPr="0046762C">
        <w:rPr>
          <w:rFonts w:ascii="Book Antiqua" w:hAnsi="Book Antiqua"/>
          <w:color w:val="000000" w:themeColor="text1"/>
        </w:rPr>
        <w:t>November</w:t>
      </w:r>
      <w:r w:rsidR="00E6111B" w:rsidRPr="0046762C">
        <w:rPr>
          <w:rFonts w:ascii="Book Antiqua" w:hAnsi="Book Antiqua" w:hint="eastAsia"/>
          <w:color w:val="000000" w:themeColor="text1"/>
          <w:lang w:eastAsia="zh-CN"/>
        </w:rPr>
        <w:t xml:space="preserve"> 19, 2014</w:t>
      </w:r>
      <w:r w:rsidRPr="0046762C">
        <w:rPr>
          <w:rFonts w:ascii="Book Antiqua" w:hAnsi="Book Antiqua"/>
          <w:b/>
          <w:color w:val="000000" w:themeColor="text1"/>
        </w:rPr>
        <w:t xml:space="preserve"> </w:t>
      </w:r>
    </w:p>
    <w:p w14:paraId="1F1E67B2" w14:textId="5D0785B7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lang w:eastAsia="zh-CN"/>
        </w:rPr>
      </w:pPr>
      <w:r w:rsidRPr="0046762C">
        <w:rPr>
          <w:rFonts w:ascii="Book Antiqua" w:hAnsi="Book Antiqua"/>
          <w:b/>
          <w:color w:val="000000" w:themeColor="text1"/>
        </w:rPr>
        <w:t>Peer-review started:</w:t>
      </w:r>
      <w:r w:rsidR="00E6111B" w:rsidRPr="0046762C">
        <w:rPr>
          <w:rFonts w:ascii="Book Antiqua" w:hAnsi="Book Antiqua" w:hint="eastAsia"/>
          <w:b/>
          <w:color w:val="000000" w:themeColor="text1"/>
          <w:lang w:eastAsia="zh-CN"/>
        </w:rPr>
        <w:t xml:space="preserve"> </w:t>
      </w:r>
      <w:r w:rsidR="00E6111B" w:rsidRPr="0046762C">
        <w:rPr>
          <w:rFonts w:ascii="Book Antiqua" w:hAnsi="Book Antiqua"/>
          <w:color w:val="000000" w:themeColor="text1"/>
        </w:rPr>
        <w:t>November</w:t>
      </w:r>
      <w:r w:rsidR="00E6111B" w:rsidRPr="0046762C">
        <w:rPr>
          <w:rFonts w:ascii="Book Antiqua" w:hAnsi="Book Antiqua" w:hint="eastAsia"/>
          <w:color w:val="000000" w:themeColor="text1"/>
          <w:lang w:eastAsia="zh-CN"/>
        </w:rPr>
        <w:t xml:space="preserve"> 19, 2014</w:t>
      </w:r>
    </w:p>
    <w:p w14:paraId="6C7CD7F3" w14:textId="3DE0943E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lang w:eastAsia="zh-CN"/>
        </w:rPr>
      </w:pPr>
      <w:r w:rsidRPr="0046762C">
        <w:rPr>
          <w:rFonts w:ascii="Book Antiqua" w:hAnsi="Book Antiqua"/>
          <w:b/>
          <w:color w:val="000000" w:themeColor="text1"/>
        </w:rPr>
        <w:t>First decision:</w:t>
      </w:r>
      <w:r w:rsidR="00ED4357" w:rsidRPr="0046762C">
        <w:rPr>
          <w:rFonts w:ascii="Book Antiqua" w:hAnsi="Book Antiqua" w:hint="eastAsia"/>
          <w:b/>
          <w:color w:val="000000" w:themeColor="text1"/>
          <w:lang w:eastAsia="zh-CN"/>
        </w:rPr>
        <w:t xml:space="preserve"> </w:t>
      </w:r>
      <w:r w:rsidR="00ED4357" w:rsidRPr="0046762C">
        <w:rPr>
          <w:rFonts w:ascii="Book Antiqua" w:hAnsi="Book Antiqua"/>
          <w:color w:val="000000" w:themeColor="text1"/>
        </w:rPr>
        <w:t>December</w:t>
      </w:r>
      <w:r w:rsidR="00ED4357" w:rsidRPr="0046762C">
        <w:rPr>
          <w:rFonts w:ascii="Book Antiqua" w:hAnsi="Book Antiqua" w:hint="eastAsia"/>
          <w:color w:val="000000" w:themeColor="text1"/>
          <w:lang w:eastAsia="zh-CN"/>
        </w:rPr>
        <w:t xml:space="preserve"> 4, 2014</w:t>
      </w:r>
    </w:p>
    <w:p w14:paraId="0C757FA4" w14:textId="47475CC2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 xml:space="preserve">Revised: </w:t>
      </w:r>
      <w:r w:rsidR="006D0D5B" w:rsidRPr="0046762C">
        <w:rPr>
          <w:rFonts w:ascii="Book Antiqua" w:hAnsi="Book Antiqua"/>
          <w:color w:val="000000" w:themeColor="text1"/>
        </w:rPr>
        <w:t>December</w:t>
      </w:r>
      <w:r w:rsidR="006D0D5B" w:rsidRPr="0046762C">
        <w:rPr>
          <w:rFonts w:ascii="Book Antiqua" w:hAnsi="Book Antiqua" w:hint="eastAsia"/>
          <w:color w:val="000000" w:themeColor="text1"/>
          <w:lang w:eastAsia="zh-CN"/>
        </w:rPr>
        <w:t xml:space="preserve"> 10, 2014</w:t>
      </w:r>
      <w:r w:rsidRPr="0046762C">
        <w:rPr>
          <w:rFonts w:ascii="Book Antiqua" w:hAnsi="Book Antiqua"/>
          <w:b/>
          <w:color w:val="000000" w:themeColor="text1"/>
        </w:rPr>
        <w:t xml:space="preserve"> </w:t>
      </w:r>
    </w:p>
    <w:p w14:paraId="7988338E" w14:textId="792EC62B" w:rsidR="00CF0357" w:rsidRPr="0093743A" w:rsidRDefault="00724F2F" w:rsidP="00CF0357">
      <w:pPr>
        <w:rPr>
          <w:rFonts w:ascii="Book Antiqua" w:hAnsi="Book Antiqua"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>Accepted:</w:t>
      </w:r>
      <w:bookmarkStart w:id="2" w:name="OLE_LINK99"/>
      <w:r w:rsidR="00CF0357" w:rsidRPr="00CF0357">
        <w:rPr>
          <w:rFonts w:ascii="Book Antiqua" w:hAnsi="Book Antiqua"/>
          <w:color w:val="000000" w:themeColor="text1"/>
        </w:rPr>
        <w:t xml:space="preserve"> </w:t>
      </w:r>
      <w:r w:rsidR="00CF0357" w:rsidRPr="0093743A">
        <w:rPr>
          <w:rFonts w:ascii="Book Antiqua" w:hAnsi="Book Antiqua"/>
          <w:color w:val="000000" w:themeColor="text1"/>
        </w:rPr>
        <w:t>February 5, 2015</w:t>
      </w:r>
    </w:p>
    <w:bookmarkEnd w:id="2"/>
    <w:p w14:paraId="12AE5B85" w14:textId="5BAC6039" w:rsidR="00724F2F" w:rsidRPr="0046762C" w:rsidRDefault="007D4BDD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 xml:space="preserve"> </w:t>
      </w:r>
    </w:p>
    <w:p w14:paraId="45F9C5D9" w14:textId="77777777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>Article in press:</w:t>
      </w:r>
    </w:p>
    <w:p w14:paraId="1A27E914" w14:textId="77777777" w:rsidR="00724F2F" w:rsidRPr="0046762C" w:rsidRDefault="00724F2F" w:rsidP="007B115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  <w:r w:rsidRPr="0046762C">
        <w:rPr>
          <w:rFonts w:ascii="Book Antiqua" w:hAnsi="Book Antiqua"/>
          <w:b/>
          <w:color w:val="000000" w:themeColor="text1"/>
        </w:rPr>
        <w:t>Published online:</w:t>
      </w:r>
    </w:p>
    <w:p w14:paraId="56241472" w14:textId="77777777" w:rsidR="00DE65EC" w:rsidRPr="0046762C" w:rsidRDefault="00DE65EC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41314B28" w14:textId="77777777" w:rsidR="00596CF7" w:rsidRPr="0046762C" w:rsidRDefault="00E63503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Abstract</w:t>
      </w:r>
    </w:p>
    <w:p w14:paraId="1B1D0D08" w14:textId="06C6741F" w:rsidR="00596CF7" w:rsidRPr="0046762C" w:rsidRDefault="00686739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>H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epatitis </w:t>
      </w:r>
      <w:r w:rsidRPr="0046762C">
        <w:rPr>
          <w:rFonts w:ascii="Book Antiqua" w:eastAsia="Times New Roman" w:hAnsi="Book Antiqua" w:cs="Times"/>
          <w:color w:val="000000" w:themeColor="text1"/>
        </w:rPr>
        <w:t>C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 virus (HCV)</w:t>
      </w:r>
      <w:r w:rsidRPr="0046762C">
        <w:rPr>
          <w:rFonts w:ascii="Book Antiqua" w:eastAsia="Times New Roman" w:hAnsi="Book Antiqua" w:cs="Times"/>
          <w:color w:val="000000" w:themeColor="text1"/>
        </w:rPr>
        <w:t>-specific cytotoxic T cell (CTL) response play</w:t>
      </w:r>
      <w:r w:rsidR="00114438" w:rsidRPr="0046762C">
        <w:rPr>
          <w:rFonts w:ascii="Book Antiqua" w:eastAsia="Times New Roman" w:hAnsi="Book Antiqua" w:cs="Times"/>
          <w:color w:val="000000" w:themeColor="text1"/>
        </w:rPr>
        <w:t>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a major role in viral control during spontaneous infection resolution.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 xml:space="preserve"> These cells develop</w:t>
      </w:r>
      <w:r w:rsidR="00AE5E88" w:rsidRPr="0046762C">
        <w:rPr>
          <w:rFonts w:ascii="Book Antiqua" w:eastAsia="Times New Roman" w:hAnsi="Book Antiqua" w:cs="Times"/>
          <w:color w:val="000000" w:themeColor="text1"/>
        </w:rPr>
        <w:t xml:space="preserve"> an exhausted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and pro-apoptotic status during chronic onset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>, being unable to get rid of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HCV. The</w:t>
      </w:r>
      <w:r w:rsidR="007E79FF" w:rsidRPr="0046762C">
        <w:rPr>
          <w:rFonts w:ascii="Book Antiqua" w:eastAsia="Times New Roman" w:hAnsi="Book Antiqua" w:cs="Times"/>
          <w:color w:val="000000" w:themeColor="text1"/>
        </w:rPr>
        <w:t xml:space="preserve"> role of this response in contributing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to 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lastRenderedPageBreak/>
        <w:t>sustained viral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 xml:space="preserve"> response (SVR)</w:t>
      </w:r>
      <w:r w:rsidR="00B22A57" w:rsidRPr="0046762C">
        <w:rPr>
          <w:rFonts w:ascii="Book Antiqua" w:hAnsi="Book Antiqua"/>
          <w:color w:val="000000" w:themeColor="text1"/>
        </w:rPr>
        <w:t xml:space="preserve"> 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>after anti-HCV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is controversial. Recent studies show that after</w:t>
      </w:r>
      <w:r w:rsidR="009B6B42" w:rsidRPr="0046762C">
        <w:rPr>
          <w:rFonts w:ascii="Book Antiqua" w:eastAsia="Times New Roman" w:hAnsi="Book Antiqua" w:cs="Times"/>
          <w:color w:val="000000" w:themeColor="text1"/>
        </w:rPr>
        <w:t xml:space="preserve"> successful</w:t>
      </w:r>
      <w:r w:rsidR="001A5107" w:rsidRPr="0046762C">
        <w:rPr>
          <w:rFonts w:ascii="Book Antiqua" w:eastAsia="Times New Roman" w:hAnsi="Book Antiqua" w:cs="Times"/>
          <w:color w:val="000000" w:themeColor="text1"/>
        </w:rPr>
        <w:t xml:space="preserve"> interferon-</w:t>
      </w:r>
      <w:r w:rsidRPr="0046762C">
        <w:rPr>
          <w:rFonts w:ascii="Book Antiqua" w:eastAsia="Times New Roman" w:hAnsi="Book Antiqua" w:cs="Times"/>
          <w:color w:val="000000" w:themeColor="text1"/>
        </w:rPr>
        <w:t>based anti-HCV treatment, HCV traces are</w:t>
      </w:r>
      <w:r w:rsidR="00E05081" w:rsidRPr="0046762C">
        <w:rPr>
          <w:rFonts w:ascii="Book Antiqua" w:eastAsia="Times New Roman" w:hAnsi="Book Antiqua" w:cs="Times"/>
          <w:color w:val="000000" w:themeColor="text1"/>
        </w:rPr>
        <w:t xml:space="preserve"> still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detectable and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this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 xml:space="preserve"> correlates with </w:t>
      </w:r>
      <w:proofErr w:type="gramStart"/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a 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>peak</w:t>
      </w:r>
      <w:proofErr w:type="gramEnd"/>
      <w:r w:rsidR="008A48C6" w:rsidRPr="0046762C">
        <w:rPr>
          <w:rFonts w:ascii="Book Antiqua" w:eastAsia="Times New Roman" w:hAnsi="Book Antiqua" w:cs="Times"/>
          <w:color w:val="000000" w:themeColor="text1"/>
        </w:rPr>
        <w:t xml:space="preserve"> of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HCV-specific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CTL response</w:t>
      </w:r>
      <w:r w:rsidR="00B22A57" w:rsidRPr="0046762C">
        <w:rPr>
          <w:rFonts w:ascii="Book Antiqua" w:hAnsi="Book Antiqua"/>
          <w:color w:val="000000" w:themeColor="text1"/>
        </w:rPr>
        <w:t xml:space="preserve"> 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>activation</w:t>
      </w:r>
      <w:r w:rsidR="00E05081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probab</w:t>
      </w:r>
      <w:r w:rsidR="00114438" w:rsidRPr="0046762C">
        <w:rPr>
          <w:rFonts w:ascii="Book Antiqua" w:eastAsia="Times New Roman" w:hAnsi="Book Antiqua" w:cs="Times"/>
          <w:color w:val="000000" w:themeColor="text1"/>
        </w:rPr>
        <w:t>ly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responsible for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maintaining 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>SVR</w:t>
      </w:r>
      <w:r w:rsidR="00097963" w:rsidRPr="0046762C">
        <w:rPr>
          <w:rFonts w:ascii="Book Antiqua" w:eastAsia="Times New Roman" w:hAnsi="Book Antiqua" w:cs="Times"/>
          <w:color w:val="000000" w:themeColor="text1"/>
        </w:rPr>
        <w:t xml:space="preserve"> by </w:t>
      </w:r>
      <w:r w:rsidR="009B6B42" w:rsidRPr="0046762C">
        <w:rPr>
          <w:rFonts w:ascii="Book Antiqua" w:eastAsia="Times New Roman" w:hAnsi="Book Antiqua" w:cs="Times"/>
          <w:color w:val="000000" w:themeColor="text1"/>
        </w:rPr>
        <w:t>subsequent</w:t>
      </w:r>
      <w:r w:rsidR="00097963" w:rsidRPr="0046762C">
        <w:rPr>
          <w:rFonts w:ascii="Book Antiqua" w:eastAsia="Times New Roman" w:hAnsi="Book Antiqua" w:cs="Times"/>
          <w:color w:val="000000" w:themeColor="text1"/>
        </w:rPr>
        <w:t xml:space="preserve"> complete HCV clearing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114438" w:rsidRPr="0046762C">
        <w:rPr>
          <w:rFonts w:ascii="Book Antiqua" w:eastAsia="Times New Roman" w:hAnsi="Book Antiqua" w:cs="Times"/>
          <w:color w:val="000000" w:themeColor="text1"/>
        </w:rPr>
        <w:t>Moreover,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 SVR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 patients</w:t>
      </w:r>
      <w:r w:rsidR="00114438" w:rsidRPr="0046762C">
        <w:rPr>
          <w:rFonts w:ascii="Book Antiqua" w:eastAsia="Times New Roman" w:hAnsi="Book Antiqua" w:cs="Times"/>
          <w:color w:val="000000" w:themeColor="text1"/>
        </w:rPr>
        <w:t>’ serum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 is</w:t>
      </w:r>
      <w:r w:rsidR="00400011" w:rsidRPr="0046762C">
        <w:rPr>
          <w:rFonts w:ascii="Book Antiqua" w:eastAsia="Times New Roman" w:hAnsi="Book Antiqua" w:cs="Times"/>
          <w:color w:val="000000" w:themeColor="text1"/>
        </w:rPr>
        <w:t xml:space="preserve"> still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 able to induc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e HCV infection in </w:t>
      </w:r>
      <w:r w:rsidR="007E79FF" w:rsidRPr="0046762C">
        <w:rPr>
          <w:rFonts w:ascii="Book Antiqua" w:eastAsia="Times New Roman" w:hAnsi="Book Antiqua" w:cs="Times"/>
          <w:color w:val="000000" w:themeColor="text1"/>
        </w:rPr>
        <w:t xml:space="preserve">naïve 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>chimpanzees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, suggesting 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>that the infection could be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 u</w:t>
      </w:r>
      <w:r w:rsidR="00B22A57" w:rsidRPr="0046762C">
        <w:rPr>
          <w:rFonts w:ascii="Book Antiqua" w:eastAsia="Times New Roman" w:hAnsi="Book Antiqua" w:cs="Times"/>
          <w:color w:val="000000" w:themeColor="text1"/>
        </w:rPr>
        <w:t xml:space="preserve">nder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the control of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97963" w:rsidRPr="0046762C">
        <w:rPr>
          <w:rFonts w:ascii="Book Antiqua" w:eastAsia="Times New Roman" w:hAnsi="Book Antiqua" w:cs="Times"/>
          <w:color w:val="000000" w:themeColor="text1"/>
        </w:rPr>
        <w:t>the immune system</w:t>
      </w:r>
      <w:r w:rsidR="00B22A57" w:rsidRPr="0046762C">
        <w:rPr>
          <w:rFonts w:ascii="Book Antiqua" w:hAnsi="Book Antiqua"/>
          <w:color w:val="000000" w:themeColor="text1"/>
        </w:rPr>
        <w:t xml:space="preserve"> </w:t>
      </w:r>
      <w:r w:rsidR="001A5107" w:rsidRPr="0046762C">
        <w:rPr>
          <w:rFonts w:ascii="Book Antiqua" w:eastAsia="Times New Roman" w:hAnsi="Book Antiqua" w:cs="Times"/>
          <w:color w:val="000000" w:themeColor="text1"/>
        </w:rPr>
        <w:t>after a successful treatment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 xml:space="preserve">, being 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>transmissible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 xml:space="preserve"> in absence of this</w:t>
      </w:r>
      <w:r w:rsidR="001A5107" w:rsidRPr="0046762C">
        <w:rPr>
          <w:rFonts w:ascii="Book Antiqua" w:eastAsia="Times New Roman" w:hAnsi="Book Antiqua" w:cs="Times"/>
          <w:color w:val="000000" w:themeColor="text1"/>
        </w:rPr>
        <w:t xml:space="preserve"> adaptive</w:t>
      </w:r>
      <w:r w:rsidR="008A48C6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19718B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>At least theoretically, treatment</w:t>
      </w:r>
      <w:r w:rsidR="004F7857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>induced viral load decrease could allow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 xml:space="preserve"> an </w:t>
      </w:r>
      <w:r w:rsidR="00FA0A0E" w:rsidRPr="0046762C">
        <w:rPr>
          <w:rFonts w:ascii="Book Antiqua" w:eastAsia="Times New Roman" w:hAnsi="Book Antiqua" w:cs="Times"/>
          <w:color w:val="000000" w:themeColor="text1"/>
        </w:rPr>
        <w:t>effective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HCV-specific CTL response 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>reestablishment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. This effect</w:t>
      </w:r>
      <w:r w:rsidR="000300D3" w:rsidRPr="0046762C">
        <w:rPr>
          <w:rFonts w:ascii="Book Antiqua" w:hAnsi="Book Antiqua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has</w:t>
      </w:r>
      <w:r w:rsidR="001A510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 xml:space="preserve">been 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 xml:space="preserve">recently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described</w:t>
      </w:r>
      <w:r w:rsidR="00CD614E" w:rsidRPr="0046762C">
        <w:rPr>
          <w:rFonts w:ascii="Book Antiqua" w:hAnsi="Book Antiqua"/>
          <w:color w:val="000000" w:themeColor="text1"/>
        </w:rPr>
        <w:t xml:space="preserve"> </w:t>
      </w:r>
      <w:r w:rsidR="00CD614E" w:rsidRPr="0046762C">
        <w:rPr>
          <w:rFonts w:ascii="Book Antiqua" w:eastAsia="Times New Roman" w:hAnsi="Book Antiqua" w:cs="Times"/>
          <w:color w:val="000000" w:themeColor="text1"/>
        </w:rPr>
        <w:t xml:space="preserve">with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anti-HCV interferon-free regime</w:t>
      </w:r>
      <w:r w:rsidR="00CD614E" w:rsidRPr="0046762C">
        <w:rPr>
          <w:rFonts w:ascii="Book Antiqua" w:eastAsia="Times New Roman" w:hAnsi="Book Antiqua" w:cs="Times"/>
          <w:color w:val="000000" w:themeColor="text1"/>
        </w:rPr>
        <w:t>s, based on direct-acting antivirals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. Nevertheless, this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is to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some extent controversial with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interferon-based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therapies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 due to the detrimental </w:t>
      </w:r>
      <w:proofErr w:type="spellStart"/>
      <w:r w:rsidR="007312FF" w:rsidRPr="0046762C">
        <w:rPr>
          <w:rFonts w:ascii="Book Antiqua" w:eastAsia="Times New Roman" w:hAnsi="Book Antiqua" w:cs="Times"/>
          <w:color w:val="000000" w:themeColor="text1"/>
        </w:rPr>
        <w:t>immuno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regulatory</w:t>
      </w:r>
      <w:proofErr w:type="spellEnd"/>
      <w:r w:rsidR="007E79F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7E79FF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7E79FF" w:rsidRPr="0046762C">
        <w:rPr>
          <w:rFonts w:ascii="Book Antiqua" w:eastAsia="Times New Roman" w:hAnsi="Book Antiqua" w:cs="Times"/>
          <w:color w:val="000000" w:themeColor="text1"/>
        </w:rPr>
        <w:t>-interferon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 xml:space="preserve">effect </w:t>
      </w:r>
      <w:r w:rsidR="00B750E1" w:rsidRPr="0046762C">
        <w:rPr>
          <w:rFonts w:ascii="Book Antiqua" w:eastAsia="Times New Roman" w:hAnsi="Book Antiqua" w:cs="Times"/>
          <w:color w:val="000000" w:themeColor="text1"/>
        </w:rPr>
        <w:t>on T cells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FA0A0E" w:rsidRPr="0046762C">
        <w:rPr>
          <w:rFonts w:ascii="Book Antiqua" w:eastAsia="Times New Roman" w:hAnsi="Book Antiqua" w:cs="Times"/>
          <w:color w:val="000000" w:themeColor="text1"/>
        </w:rPr>
        <w:t>Moreover, HCV-specific CTL response features during anti-HCV treatment could be a predictive factor of SVR that could have clinical implication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in patient</w:t>
      </w:r>
      <w:r w:rsidR="00FA0A0E" w:rsidRPr="0046762C">
        <w:rPr>
          <w:rFonts w:ascii="Book Antiqua" w:eastAsia="Times New Roman" w:hAnsi="Book Antiqua" w:cs="Times"/>
          <w:color w:val="000000" w:themeColor="text1"/>
        </w:rPr>
        <w:t xml:space="preserve"> management. 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>In this review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the</w:t>
      </w:r>
      <w:r w:rsidR="007312FF" w:rsidRPr="0046762C">
        <w:rPr>
          <w:rFonts w:ascii="Book Antiqua" w:eastAsia="Times New Roman" w:hAnsi="Book Antiqua" w:cs="Times"/>
          <w:color w:val="000000" w:themeColor="text1"/>
        </w:rPr>
        <w:t xml:space="preserve"> recent knowledge about the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role of HCV-specific CTL response in the development of </w:t>
      </w:r>
      <w:r w:rsidR="00B25C34" w:rsidRPr="0046762C">
        <w:rPr>
          <w:rFonts w:ascii="Book Antiqua" w:eastAsia="Times New Roman" w:hAnsi="Book Antiqua" w:cs="Times"/>
          <w:color w:val="000000" w:themeColor="text1"/>
        </w:rPr>
        <w:t>SVR</w:t>
      </w:r>
      <w:r w:rsidR="00B02057" w:rsidRPr="0046762C">
        <w:rPr>
          <w:rFonts w:ascii="Book Antiqua" w:eastAsia="Times New Roman" w:hAnsi="Book Antiqua" w:cs="Times"/>
          <w:color w:val="000000" w:themeColor="text1"/>
        </w:rPr>
        <w:t xml:space="preserve"> after anti-HCV treatment is discussed.</w:t>
      </w:r>
    </w:p>
    <w:p w14:paraId="4489BB08" w14:textId="77777777" w:rsidR="005A08F8" w:rsidRPr="0046762C" w:rsidRDefault="005A08F8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72D8F48D" w14:textId="44E08CFE" w:rsidR="00FA0A0E" w:rsidRPr="0046762C" w:rsidRDefault="00FA0A0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Key</w:t>
      </w:r>
      <w:r w:rsidR="00A955C9"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 xml:space="preserve">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words: </w:t>
      </w:r>
      <w:r w:rsidRPr="0046762C">
        <w:rPr>
          <w:rFonts w:ascii="Book Antiqua" w:eastAsia="Times New Roman" w:hAnsi="Book Antiqua" w:cs="Times"/>
          <w:color w:val="000000" w:themeColor="text1"/>
        </w:rPr>
        <w:t>H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>epatitis C virus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 xml:space="preserve">Chronic 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>hepatitis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Hepatitis C virus</w:t>
      </w:r>
      <w:r w:rsidR="00F66ACB" w:rsidRPr="0046762C">
        <w:rPr>
          <w:rFonts w:ascii="Book Antiqua" w:eastAsia="Times New Roman" w:hAnsi="Book Antiqua" w:cs="Times"/>
          <w:color w:val="000000" w:themeColor="text1"/>
        </w:rPr>
        <w:t>-specific cytotoxic T cell response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Treatment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Direct</w:t>
      </w:r>
      <w:r w:rsidRPr="0046762C">
        <w:rPr>
          <w:rFonts w:ascii="Book Antiqua" w:eastAsia="Times New Roman" w:hAnsi="Book Antiqua" w:cs="Times"/>
          <w:color w:val="000000" w:themeColor="text1"/>
        </w:rPr>
        <w:t>-acting antivirals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Interferon</w:t>
      </w:r>
      <w:r w:rsidR="00AE5E88" w:rsidRPr="0046762C">
        <w:rPr>
          <w:rFonts w:ascii="Book Antiqua" w:eastAsia="Times New Roman" w:hAnsi="Book Antiqua" w:cs="Times"/>
          <w:color w:val="000000" w:themeColor="text1"/>
        </w:rPr>
        <w:t>-alpha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="00AE5E88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Ribavirin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="00AE5E88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Exhaustion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 xml:space="preserve"> Apoptosis</w:t>
      </w:r>
    </w:p>
    <w:p w14:paraId="06641676" w14:textId="77777777" w:rsidR="007B1154" w:rsidRDefault="007B1154" w:rsidP="007B1154">
      <w:pPr>
        <w:spacing w:line="360" w:lineRule="auto"/>
        <w:rPr>
          <w:rFonts w:ascii="Book Antiqua" w:hAnsi="Book Antiqua"/>
          <w:lang w:eastAsia="zh-CN"/>
        </w:rPr>
      </w:pPr>
    </w:p>
    <w:p w14:paraId="48BE52A1" w14:textId="77777777" w:rsidR="007B1154" w:rsidRPr="00C12107" w:rsidRDefault="007B1154" w:rsidP="007B11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Times" w:hAnsi="Book Antiqua" w:cs="AdvTimes"/>
          <w:color w:val="000000"/>
        </w:rPr>
      </w:pPr>
      <w:bookmarkStart w:id="3" w:name="OLE_LINK98"/>
      <w:bookmarkStart w:id="4" w:name="OLE_LINK156"/>
      <w:bookmarkStart w:id="5" w:name="OLE_LINK196"/>
      <w:bookmarkStart w:id="6" w:name="OLE_LINK217"/>
      <w:bookmarkStart w:id="7" w:name="OLE_LINK242"/>
      <w:bookmarkStart w:id="8" w:name="OLE_LINK247"/>
      <w:bookmarkStart w:id="9" w:name="OLE_LINK311"/>
      <w:bookmarkStart w:id="10" w:name="OLE_LINK312"/>
      <w:bookmarkStart w:id="11" w:name="OLE_LINK325"/>
      <w:bookmarkStart w:id="12" w:name="OLE_LINK330"/>
      <w:bookmarkStart w:id="13" w:name="OLE_LINK513"/>
      <w:bookmarkStart w:id="14" w:name="OLE_LINK514"/>
      <w:bookmarkStart w:id="15" w:name="OLE_LINK464"/>
      <w:bookmarkStart w:id="16" w:name="OLE_LINK465"/>
      <w:bookmarkStart w:id="17" w:name="OLE_LINK466"/>
      <w:bookmarkStart w:id="18" w:name="OLE_LINK470"/>
      <w:bookmarkStart w:id="19" w:name="OLE_LINK471"/>
      <w:bookmarkStart w:id="20" w:name="OLE_LINK472"/>
      <w:bookmarkStart w:id="21" w:name="OLE_LINK474"/>
      <w:bookmarkStart w:id="22" w:name="OLE_LINK512"/>
      <w:bookmarkStart w:id="23" w:name="OLE_LINK800"/>
      <w:bookmarkStart w:id="24" w:name="OLE_LINK982"/>
      <w:bookmarkStart w:id="25" w:name="OLE_LINK1027"/>
      <w:bookmarkStart w:id="26" w:name="OLE_LINK504"/>
      <w:bookmarkStart w:id="27" w:name="OLE_LINK546"/>
      <w:bookmarkStart w:id="28" w:name="OLE_LINK547"/>
      <w:bookmarkStart w:id="29" w:name="OLE_LINK575"/>
      <w:bookmarkStart w:id="30" w:name="OLE_LINK640"/>
      <w:bookmarkStart w:id="31" w:name="OLE_LINK672"/>
      <w:bookmarkStart w:id="32" w:name="OLE_LINK714"/>
      <w:bookmarkStart w:id="33" w:name="OLE_LINK651"/>
      <w:bookmarkStart w:id="34" w:name="OLE_LINK652"/>
      <w:bookmarkStart w:id="35" w:name="OLE_LINK744"/>
      <w:bookmarkStart w:id="36" w:name="OLE_LINK758"/>
      <w:bookmarkStart w:id="37" w:name="OLE_LINK787"/>
      <w:bookmarkStart w:id="38" w:name="OLE_LINK807"/>
      <w:bookmarkStart w:id="39" w:name="OLE_LINK820"/>
      <w:bookmarkStart w:id="40" w:name="OLE_LINK862"/>
      <w:bookmarkStart w:id="41" w:name="OLE_LINK879"/>
      <w:bookmarkStart w:id="42" w:name="OLE_LINK906"/>
      <w:bookmarkStart w:id="43" w:name="OLE_LINK928"/>
      <w:bookmarkStart w:id="44" w:name="OLE_LINK960"/>
      <w:bookmarkStart w:id="45" w:name="OLE_LINK861"/>
      <w:bookmarkStart w:id="46" w:name="OLE_LINK983"/>
      <w:bookmarkStart w:id="47" w:name="OLE_LINK1334"/>
      <w:bookmarkStart w:id="48" w:name="OLE_LINK1029"/>
      <w:bookmarkStart w:id="49" w:name="OLE_LINK1060"/>
      <w:bookmarkStart w:id="50" w:name="OLE_LINK1061"/>
      <w:bookmarkStart w:id="51" w:name="OLE_LINK1348"/>
      <w:bookmarkStart w:id="52" w:name="OLE_LINK1086"/>
      <w:bookmarkStart w:id="53" w:name="OLE_LINK1100"/>
      <w:bookmarkStart w:id="54" w:name="OLE_LINK1125"/>
      <w:bookmarkStart w:id="55" w:name="OLE_LINK1163"/>
      <w:bookmarkStart w:id="56" w:name="OLE_LINK1193"/>
      <w:bookmarkStart w:id="57" w:name="OLE_LINK1219"/>
      <w:bookmarkStart w:id="58" w:name="OLE_LINK1247"/>
      <w:bookmarkStart w:id="59" w:name="OLE_LINK1284"/>
      <w:bookmarkStart w:id="60" w:name="OLE_LINK1313"/>
      <w:bookmarkStart w:id="61" w:name="OLE_LINK1361"/>
      <w:bookmarkStart w:id="62" w:name="OLE_LINK1384"/>
      <w:bookmarkStart w:id="63" w:name="OLE_LINK1403"/>
      <w:bookmarkStart w:id="64" w:name="OLE_LINK1437"/>
      <w:bookmarkStart w:id="65" w:name="OLE_LINK1454"/>
      <w:bookmarkStart w:id="66" w:name="OLE_LINK1480"/>
      <w:bookmarkStart w:id="67" w:name="OLE_LINK1504"/>
      <w:bookmarkStart w:id="68" w:name="OLE_LINK1516"/>
      <w:bookmarkStart w:id="69" w:name="OLE_LINK135"/>
      <w:bookmarkStart w:id="70" w:name="OLE_LINK216"/>
      <w:bookmarkStart w:id="71" w:name="OLE_LINK259"/>
      <w:bookmarkStart w:id="72" w:name="OLE_LINK1186"/>
      <w:bookmarkStart w:id="73" w:name="OLE_LINK1265"/>
      <w:bookmarkStart w:id="74" w:name="OLE_LINK1373"/>
      <w:bookmarkStart w:id="75" w:name="OLE_LINK1478"/>
      <w:bookmarkStart w:id="76" w:name="OLE_LINK1644"/>
      <w:bookmarkStart w:id="77" w:name="OLE_LINK1884"/>
      <w:bookmarkStart w:id="78" w:name="OLE_LINK1885"/>
      <w:bookmarkStart w:id="79" w:name="OLE_LINK1538"/>
      <w:bookmarkStart w:id="80" w:name="OLE_LINK1539"/>
      <w:bookmarkStart w:id="81" w:name="OLE_LINK1543"/>
      <w:bookmarkStart w:id="82" w:name="OLE_LINK1549"/>
      <w:bookmarkStart w:id="83" w:name="OLE_LINK1778"/>
      <w:bookmarkStart w:id="84" w:name="OLE_LINK1756"/>
      <w:bookmarkStart w:id="85" w:name="OLE_LINK1776"/>
      <w:bookmarkStart w:id="86" w:name="OLE_LINK1777"/>
      <w:bookmarkStart w:id="87" w:name="OLE_LINK1868"/>
      <w:bookmarkStart w:id="88" w:name="OLE_LINK1744"/>
      <w:bookmarkStart w:id="89" w:name="OLE_LINK1817"/>
      <w:bookmarkStart w:id="90" w:name="OLE_LINK1835"/>
      <w:bookmarkStart w:id="91" w:name="OLE_LINK1866"/>
      <w:bookmarkStart w:id="92" w:name="OLE_LINK1882"/>
      <w:bookmarkStart w:id="93" w:name="OLE_LINK1901"/>
      <w:bookmarkStart w:id="94" w:name="OLE_LINK1902"/>
      <w:bookmarkStart w:id="95" w:name="OLE_LINK2013"/>
      <w:bookmarkStart w:id="96" w:name="OLE_LINK1894"/>
      <w:bookmarkStart w:id="97" w:name="OLE_LINK1929"/>
      <w:bookmarkStart w:id="98" w:name="OLE_LINK1941"/>
      <w:bookmarkStart w:id="99" w:name="OLE_LINK1995"/>
      <w:bookmarkStart w:id="100" w:name="OLE_LINK1938"/>
      <w:bookmarkStart w:id="101" w:name="OLE_LINK2081"/>
      <w:bookmarkStart w:id="102" w:name="OLE_LINK2082"/>
      <w:bookmarkStart w:id="103" w:name="OLE_LINK2292"/>
      <w:bookmarkStart w:id="104" w:name="OLE_LINK1931"/>
      <w:bookmarkStart w:id="105" w:name="OLE_LINK1964"/>
      <w:bookmarkStart w:id="106" w:name="OLE_LINK2020"/>
      <w:bookmarkStart w:id="107" w:name="OLE_LINK2071"/>
      <w:bookmarkStart w:id="108" w:name="OLE_LINK2134"/>
      <w:bookmarkStart w:id="109" w:name="OLE_LINK2265"/>
      <w:bookmarkStart w:id="110" w:name="OLE_LINK2562"/>
      <w:bookmarkStart w:id="111" w:name="OLE_LINK1923"/>
      <w:bookmarkStart w:id="112" w:name="OLE_LINK2192"/>
      <w:bookmarkStart w:id="113" w:name="OLE_LINK2110"/>
      <w:bookmarkStart w:id="114" w:name="OLE_LINK2445"/>
      <w:bookmarkStart w:id="115" w:name="OLE_LINK2446"/>
      <w:bookmarkStart w:id="116" w:name="OLE_LINK2169"/>
      <w:bookmarkStart w:id="117" w:name="OLE_LINK2190"/>
      <w:bookmarkStart w:id="118" w:name="OLE_LINK2331"/>
      <w:bookmarkStart w:id="119" w:name="OLE_LINK2345"/>
      <w:bookmarkStart w:id="120" w:name="OLE_LINK2467"/>
      <w:bookmarkStart w:id="121" w:name="OLE_LINK2484"/>
      <w:bookmarkStart w:id="122" w:name="OLE_LINK2157"/>
      <w:bookmarkStart w:id="123" w:name="OLE_LINK2221"/>
      <w:bookmarkStart w:id="124" w:name="OLE_LINK2252"/>
      <w:bookmarkStart w:id="125" w:name="OLE_LINK2348"/>
      <w:bookmarkStart w:id="126" w:name="OLE_LINK2451"/>
      <w:bookmarkStart w:id="127" w:name="OLE_LINK2627"/>
      <w:bookmarkStart w:id="128" w:name="OLE_LINK2482"/>
      <w:bookmarkStart w:id="129" w:name="OLE_LINK2663"/>
      <w:bookmarkStart w:id="130" w:name="OLE_LINK2761"/>
      <w:bookmarkStart w:id="131" w:name="OLE_LINK2856"/>
      <w:bookmarkStart w:id="132" w:name="OLE_LINK2993"/>
      <w:bookmarkStart w:id="133" w:name="OLE_LINK2643"/>
      <w:bookmarkStart w:id="134" w:name="OLE_LINK2583"/>
      <w:bookmarkStart w:id="135" w:name="OLE_LINK2762"/>
      <w:bookmarkStart w:id="136" w:name="OLE_LINK2962"/>
      <w:bookmarkStart w:id="137" w:name="OLE_LINK2582"/>
      <w:proofErr w:type="gramStart"/>
      <w:r w:rsidRPr="00A125C0">
        <w:rPr>
          <w:rFonts w:ascii="Book Antiqua" w:hAnsi="Book Antiqua"/>
          <w:b/>
          <w:color w:val="000000"/>
          <w:lang w:val="en-GB"/>
        </w:rPr>
        <w:t xml:space="preserve">© </w:t>
      </w:r>
      <w:r w:rsidRPr="00A125C0">
        <w:rPr>
          <w:rFonts w:ascii="Book Antiqua" w:eastAsia="AdvTimes" w:hAnsi="Book Antiqua" w:cs="AdvTimes"/>
          <w:b/>
          <w:color w:val="000000"/>
        </w:rPr>
        <w:t>The Author(s) 2015.</w:t>
      </w:r>
      <w:proofErr w:type="gramEnd"/>
      <w:r w:rsidRPr="00A125C0">
        <w:rPr>
          <w:rFonts w:ascii="Book Antiqua" w:eastAsia="AdvTimes" w:hAnsi="Book Antiqua" w:cs="AdvTimes"/>
          <w:b/>
          <w:color w:val="000000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</w:rPr>
        <w:t>Published by</w:t>
      </w:r>
      <w:r w:rsidRPr="004269F8">
        <w:rPr>
          <w:rFonts w:ascii="Book Antiqua" w:eastAsia="AdvTimes" w:hAnsi="Book Antiqua" w:cs="AdvTimes"/>
          <w:color w:val="000000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</w:rPr>
        <w:t xml:space="preserve"> </w:t>
      </w:r>
      <w:r w:rsidRPr="00836DCC">
        <w:rPr>
          <w:rFonts w:ascii="Book Antiqua" w:hAnsi="Book Antiqua" w:cs="Arial Unicode MS"/>
        </w:rPr>
        <w:t>All rights reserved.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</w:p>
    <w:p w14:paraId="56BE91CB" w14:textId="77777777" w:rsidR="007B1154" w:rsidRPr="0046762C" w:rsidRDefault="007B1154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4EEC0A9B" w14:textId="2000978F" w:rsidR="00B25C34" w:rsidRPr="0046762C" w:rsidRDefault="00A955C9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Core tip</w:t>
      </w:r>
      <w:r w:rsidRPr="0046762C">
        <w:rPr>
          <w:rFonts w:asciiTheme="minorEastAsia" w:eastAsiaTheme="minorEastAsia" w:hAnsiTheme="minorEastAsia" w:cs="Times" w:hint="eastAsia"/>
          <w:b/>
          <w:color w:val="000000" w:themeColor="text1"/>
          <w:lang w:eastAsia="zh-CN"/>
        </w:rPr>
        <w:t xml:space="preserve">: 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Hepatitis C virus (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HCV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-specific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 xml:space="preserve"> cytotoxic T lymphocyte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>(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CTL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>) response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play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an essential role in controlling acute HCV infection but its implication in treatment</w:t>
      </w:r>
      <w:r w:rsidR="004F7857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induced viral control is controversial. During interferon/ribavirin treatment, HCV traces p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>ersist after sustained viral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385495" w:rsidRPr="0046762C">
        <w:rPr>
          <w:rFonts w:ascii="Book Antiqua" w:eastAsia="Times New Roman" w:hAnsi="Book Antiqua" w:cs="Times"/>
          <w:color w:val="000000" w:themeColor="text1"/>
        </w:rPr>
        <w:t xml:space="preserve"> (SVR)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and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this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correlates with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 xml:space="preserve"> an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activated HCV-specific CTL 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lastRenderedPageBreak/>
        <w:t xml:space="preserve">response, suggesting the 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>necessity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of</w:t>
      </w:r>
      <w:r w:rsidR="00385495" w:rsidRPr="0046762C">
        <w:rPr>
          <w:rFonts w:ascii="Book Antiqua" w:eastAsia="Times New Roman" w:hAnsi="Book Antiqua" w:cs="Times"/>
          <w:color w:val="000000" w:themeColor="text1"/>
        </w:rPr>
        <w:t xml:space="preserve"> this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response to obtain an indefinite viral con</w:t>
      </w:r>
      <w:r w:rsidR="00433AF3" w:rsidRPr="0046762C">
        <w:rPr>
          <w:rFonts w:ascii="Book Antiqua" w:eastAsia="Times New Roman" w:hAnsi="Book Antiqua" w:cs="Times"/>
          <w:color w:val="000000" w:themeColor="text1"/>
        </w:rPr>
        <w:t>trol. Current data propose that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viral </w:t>
      </w:r>
      <w:r w:rsidR="00385495" w:rsidRPr="0046762C">
        <w:rPr>
          <w:rFonts w:ascii="Book Antiqua" w:eastAsia="Times New Roman" w:hAnsi="Book Antiqua" w:cs="Times"/>
          <w:color w:val="000000" w:themeColor="text1"/>
        </w:rPr>
        <w:t xml:space="preserve">suppression 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>during</w:t>
      </w:r>
      <w:r w:rsidR="000E4F34" w:rsidRPr="0046762C">
        <w:rPr>
          <w:rFonts w:ascii="Book Antiqua" w:eastAsia="Times New Roman" w:hAnsi="Book Antiqua" w:cs="Times"/>
          <w:color w:val="000000" w:themeColor="text1"/>
        </w:rPr>
        <w:t xml:space="preserve"> interferon/ribavirin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 xml:space="preserve"> treatment</w:t>
      </w:r>
      <w:r w:rsidR="00433AF3" w:rsidRPr="0046762C">
        <w:rPr>
          <w:rFonts w:ascii="Book Antiqua" w:hAnsi="Book Antiqua"/>
          <w:color w:val="000000" w:themeColor="text1"/>
        </w:rPr>
        <w:t xml:space="preserve"> </w:t>
      </w:r>
      <w:r w:rsidR="003762C4" w:rsidRPr="0046762C">
        <w:rPr>
          <w:rFonts w:ascii="Book Antiqua" w:hAnsi="Book Antiqua"/>
          <w:color w:val="000000" w:themeColor="text1"/>
        </w:rPr>
        <w:t xml:space="preserve">and during </w:t>
      </w:r>
      <w:r w:rsidR="00433AF3" w:rsidRPr="0046762C">
        <w:rPr>
          <w:rFonts w:ascii="Book Antiqua" w:eastAsia="Times New Roman" w:hAnsi="Book Antiqua" w:cs="Times"/>
          <w:color w:val="000000" w:themeColor="text1"/>
        </w:rPr>
        <w:t>d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>irect-acting anti-viral regimes</w:t>
      </w:r>
      <w:r w:rsidR="003762C4" w:rsidRPr="0046762C">
        <w:rPr>
          <w:rFonts w:ascii="Book Antiqua" w:eastAsia="Times New Roman" w:hAnsi="Book Antiqua" w:cs="Times"/>
          <w:color w:val="000000" w:themeColor="text1"/>
        </w:rPr>
        <w:t xml:space="preserve"> could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>affect</w:t>
      </w:r>
      <w:r w:rsidR="002E6865" w:rsidRPr="0046762C">
        <w:rPr>
          <w:rFonts w:ascii="Book Antiqua" w:eastAsia="Times New Roman" w:hAnsi="Book Antiqua" w:cs="Times"/>
          <w:color w:val="000000" w:themeColor="text1"/>
        </w:rPr>
        <w:t xml:space="preserve"> HCV-specific CTL</w:t>
      </w:r>
      <w:r w:rsidR="000E4F34" w:rsidRPr="0046762C">
        <w:rPr>
          <w:rFonts w:ascii="Book Antiqua" w:eastAsia="Times New Roman" w:hAnsi="Book Antiqua" w:cs="Times"/>
          <w:color w:val="000000" w:themeColor="text1"/>
        </w:rPr>
        <w:t xml:space="preserve"> restorat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>ion. M</w:t>
      </w:r>
      <w:r w:rsidR="000E4F34" w:rsidRPr="0046762C">
        <w:rPr>
          <w:rFonts w:ascii="Book Antiqua" w:eastAsia="Times New Roman" w:hAnsi="Book Antiqua" w:cs="Times"/>
          <w:color w:val="000000" w:themeColor="text1"/>
        </w:rPr>
        <w:t>oreover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0E4F34" w:rsidRPr="0046762C">
        <w:rPr>
          <w:rFonts w:ascii="Book Antiqua" w:eastAsia="Times New Roman" w:hAnsi="Book Antiqua" w:cs="Times"/>
          <w:color w:val="000000" w:themeColor="text1"/>
        </w:rPr>
        <w:t xml:space="preserve"> the features of this 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 xml:space="preserve">CTL </w:t>
      </w:r>
      <w:r w:rsidR="000E4F34" w:rsidRPr="0046762C">
        <w:rPr>
          <w:rFonts w:ascii="Book Antiqua" w:eastAsia="Times New Roman" w:hAnsi="Book Antiqua" w:cs="Times"/>
          <w:color w:val="000000" w:themeColor="text1"/>
        </w:rPr>
        <w:t xml:space="preserve">response during treatment could have a predictive </w:t>
      </w:r>
      <w:r w:rsidR="00385495" w:rsidRPr="0046762C">
        <w:rPr>
          <w:rFonts w:ascii="Book Antiqua" w:eastAsia="Times New Roman" w:hAnsi="Book Antiqua" w:cs="Times"/>
          <w:color w:val="000000" w:themeColor="text1"/>
        </w:rPr>
        <w:t>value on SVR</w:t>
      </w:r>
      <w:r w:rsidR="005A08F8" w:rsidRPr="0046762C">
        <w:rPr>
          <w:rFonts w:ascii="Book Antiqua" w:eastAsia="Times New Roman" w:hAnsi="Book Antiqua" w:cs="Times"/>
          <w:color w:val="000000" w:themeColor="text1"/>
        </w:rPr>
        <w:t xml:space="preserve"> outcome</w:t>
      </w:r>
      <w:r w:rsidR="00F56678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</w:p>
    <w:p w14:paraId="36A49343" w14:textId="77777777" w:rsidR="000300D3" w:rsidRPr="0046762C" w:rsidRDefault="000300D3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06B718BB" w14:textId="43D2D530" w:rsidR="002C3A57" w:rsidRPr="0046762C" w:rsidRDefault="002C3A57" w:rsidP="007B1154">
      <w:pPr>
        <w:adjustRightInd w:val="0"/>
        <w:snapToGrid w:val="0"/>
        <w:spacing w:line="360" w:lineRule="auto"/>
        <w:rPr>
          <w:rFonts w:ascii="Book Antiqua" w:eastAsiaTheme="minorEastAsia" w:hAnsi="Book Antiqua" w:cs="Times"/>
          <w:color w:val="000000" w:themeColor="text1"/>
          <w:lang w:eastAsia="zh-CN"/>
        </w:rPr>
      </w:pPr>
      <w:proofErr w:type="spellStart"/>
      <w:r w:rsidRPr="0063228B">
        <w:rPr>
          <w:rFonts w:ascii="Book Antiqua" w:eastAsia="Times New Roman" w:hAnsi="Book Antiqua" w:cs="Times"/>
          <w:color w:val="000000" w:themeColor="text1"/>
        </w:rPr>
        <w:t>Larrubia</w:t>
      </w:r>
      <w:proofErr w:type="spellEnd"/>
      <w:r w:rsidRPr="0063228B">
        <w:rPr>
          <w:rFonts w:ascii="Book Antiqua" w:eastAsia="Times New Roman" w:hAnsi="Book Antiqua" w:cs="Times"/>
          <w:color w:val="000000" w:themeColor="text1"/>
        </w:rPr>
        <w:t xml:space="preserve"> JR, Moreno-</w:t>
      </w:r>
      <w:proofErr w:type="spellStart"/>
      <w:r w:rsidRPr="0063228B">
        <w:rPr>
          <w:rFonts w:ascii="Book Antiqua" w:eastAsia="Times New Roman" w:hAnsi="Book Antiqua" w:cs="Times"/>
          <w:color w:val="000000" w:themeColor="text1"/>
        </w:rPr>
        <w:t>Cubero</w:t>
      </w:r>
      <w:proofErr w:type="spellEnd"/>
      <w:r w:rsidRPr="0063228B">
        <w:rPr>
          <w:rFonts w:ascii="Book Antiqua" w:eastAsia="Times New Roman" w:hAnsi="Book Antiqua" w:cs="Times"/>
          <w:color w:val="000000" w:themeColor="text1"/>
        </w:rPr>
        <w:t xml:space="preserve"> E, </w:t>
      </w:r>
      <w:proofErr w:type="spellStart"/>
      <w:r w:rsidRPr="0063228B">
        <w:rPr>
          <w:rFonts w:ascii="Book Antiqua" w:eastAsia="Times New Roman" w:hAnsi="Book Antiqua" w:cs="Times"/>
          <w:color w:val="000000" w:themeColor="text1"/>
        </w:rPr>
        <w:t>Miquel</w:t>
      </w:r>
      <w:proofErr w:type="spellEnd"/>
      <w:r w:rsidRPr="0063228B">
        <w:rPr>
          <w:rFonts w:ascii="Book Antiqua" w:eastAsia="Times New Roman" w:hAnsi="Book Antiqua" w:cs="Times"/>
          <w:color w:val="000000" w:themeColor="text1"/>
        </w:rPr>
        <w:t xml:space="preserve"> J</w:t>
      </w:r>
      <w:r w:rsidRPr="0063228B">
        <w:rPr>
          <w:rFonts w:ascii="Book Antiqua" w:eastAsiaTheme="minorEastAsia" w:hAnsi="Book Antiqua" w:cs="Times" w:hint="eastAsia"/>
          <w:color w:val="000000" w:themeColor="text1"/>
          <w:lang w:eastAsia="zh-CN"/>
        </w:rPr>
        <w:t>,</w:t>
      </w:r>
      <w:r w:rsidRPr="0063228B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Pr="0063228B">
        <w:rPr>
          <w:rFonts w:ascii="Book Antiqua" w:eastAsia="Times New Roman" w:hAnsi="Book Antiqua" w:cs="Times"/>
          <w:color w:val="000000" w:themeColor="text1"/>
        </w:rPr>
        <w:t>Sanz</w:t>
      </w:r>
      <w:proofErr w:type="spellEnd"/>
      <w:r w:rsidRPr="0063228B">
        <w:rPr>
          <w:rFonts w:ascii="Book Antiqua" w:eastAsia="Times New Roman" w:hAnsi="Book Antiqua" w:cs="Times"/>
          <w:color w:val="000000" w:themeColor="text1"/>
        </w:rPr>
        <w:t>-de-Villalobos E</w:t>
      </w:r>
      <w:r w:rsidRPr="0063228B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.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Hepatitis C virus-specific cytotoxic T cell response restoration after treatment-induced hepatitis </w:t>
      </w:r>
      <w:r w:rsidR="00E956EB" w:rsidRPr="0046762C">
        <w:rPr>
          <w:rFonts w:ascii="Book Antiqua" w:eastAsia="Times New Roman" w:hAnsi="Book Antiqua" w:cs="Times"/>
          <w:color w:val="000000" w:themeColor="text1"/>
        </w:rPr>
        <w:t>C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virus control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.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i/>
          <w:color w:val="000000" w:themeColor="text1"/>
        </w:rPr>
        <w:t xml:space="preserve">World J </w:t>
      </w:r>
      <w:proofErr w:type="spellStart"/>
      <w:r w:rsidRPr="0046762C">
        <w:rPr>
          <w:rFonts w:ascii="Book Antiqua" w:eastAsia="Times New Roman" w:hAnsi="Book Antiqua" w:cs="Times"/>
          <w:i/>
          <w:color w:val="000000" w:themeColor="text1"/>
        </w:rPr>
        <w:t>Gastroenterol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 xml:space="preserve"> 201</w:t>
      </w:r>
      <w:r w:rsidRPr="0046762C">
        <w:rPr>
          <w:rFonts w:ascii="Book Antiqua" w:eastAsia="Times New Roman" w:hAnsi="Book Antiqua" w:cs="Times" w:hint="eastAsia"/>
          <w:color w:val="000000" w:themeColor="text1"/>
        </w:rPr>
        <w:t>5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; </w:t>
      </w:r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In</w:t>
      </w:r>
      <w:proofErr w:type="gramEnd"/>
      <w:r w:rsidRPr="0046762C">
        <w:rPr>
          <w:rFonts w:ascii="Book Antiqua" w:eastAsia="Times New Roman" w:hAnsi="Book Antiqua" w:cs="Times"/>
          <w:color w:val="000000" w:themeColor="text1"/>
        </w:rPr>
        <w:t xml:space="preserve"> press</w:t>
      </w:r>
    </w:p>
    <w:p w14:paraId="74EBA418" w14:textId="77777777" w:rsidR="002C3A57" w:rsidRDefault="002C3A5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1D79BBA2" w14:textId="77777777" w:rsidR="007D0DF9" w:rsidRPr="0046762C" w:rsidRDefault="007D0DF9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62B25524" w14:textId="77777777" w:rsidR="00596CF7" w:rsidRPr="0046762C" w:rsidRDefault="00596CF7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INTRODUCTION</w:t>
      </w:r>
    </w:p>
    <w:p w14:paraId="6E79442E" w14:textId="2130FA98" w:rsidR="00F11472" w:rsidRPr="0046762C" w:rsidRDefault="00F11472" w:rsidP="007B115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>Hepatitis C virus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(HCV)</w:t>
      </w:r>
      <w:r w:rsidR="000920F1" w:rsidRPr="0046762C">
        <w:rPr>
          <w:rFonts w:ascii="Book Antiqua" w:eastAsia="Times New Roman" w:hAnsi="Book Antiqua" w:cs="Times"/>
          <w:color w:val="000000" w:themeColor="text1"/>
        </w:rPr>
        <w:t>-specific cytotoxic T lymphocytes (CTLs)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play an essential role in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the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natural control of HCV during acute </w:t>
      </w:r>
      <w:proofErr w:type="gramStart"/>
      <w:r w:rsidR="00527F98" w:rsidRPr="0046762C">
        <w:rPr>
          <w:rFonts w:ascii="Book Antiqua" w:eastAsia="Times New Roman" w:hAnsi="Book Antiqua" w:cs="Times"/>
          <w:color w:val="000000" w:themeColor="text1"/>
        </w:rPr>
        <w:t>infection</w:t>
      </w:r>
      <w:proofErr w:type="gramEnd"/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NobmVyPC9BdXRob3I+PFllYXI+MjAwMDwvWWVhcj48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0MzktNDk8L3BhZ2VzPjx2b2x1bWU+MTA8L3Zv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E4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</w:fldData>
        </w:fldChar>
      </w:r>
      <w:r w:rsidR="00C7453F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C7453F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NobmVyPC9BdXRob3I+PFllYXI+MjAwMDwvWWVhcj48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0MzktNDk8L3BhZ2VzPjx2b2x1bWU+MTA8L3Zv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E4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</w:fldData>
        </w:fldChar>
      </w:r>
      <w:r w:rsidR="00C7453F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C7453F" w:rsidRPr="0046762C">
        <w:rPr>
          <w:rFonts w:ascii="Book Antiqua" w:eastAsia="Times New Roman" w:hAnsi="Book Antiqua" w:cs="Times"/>
          <w:color w:val="000000" w:themeColor="text1"/>
        </w:rPr>
      </w:r>
      <w:r w:rsidR="00C7453F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849B0" w:rsidRPr="0046762C">
        <w:rPr>
          <w:rFonts w:ascii="Book Antiqua" w:eastAsia="Times New Roman" w:hAnsi="Book Antiqua" w:cs="Times"/>
          <w:color w:val="000000" w:themeColor="text1"/>
        </w:rPr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C7453F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" w:tooltip="Lechner, 2000 #6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-4</w:t>
        </w:r>
      </w:hyperlink>
      <w:r w:rsidR="00C7453F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. These cells are able to recognize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 xml:space="preserve"> HCV infected hepatocytes and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destroy them</w:t>
      </w:r>
      <w:r w:rsidR="009F082A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but they also secrete type I cytokines 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>able to kill the virus in a non-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cytopathic </w:t>
      </w:r>
      <w:proofErr w:type="gramStart"/>
      <w:r w:rsidR="00527F98" w:rsidRPr="0046762C">
        <w:rPr>
          <w:rFonts w:ascii="Book Antiqua" w:eastAsia="Times New Roman" w:hAnsi="Book Antiqua" w:cs="Times"/>
          <w:color w:val="000000" w:themeColor="text1"/>
        </w:rPr>
        <w:t>manner</w:t>
      </w:r>
      <w:proofErr w:type="gramEnd"/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Q8L1llYXI+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M5MS00MDE8L3BhZ2VzPjx2b2x1bWU+MTM2PC92b2x1bWU+PG51bWJlcj40PC9udW1iZXI+PGtl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==
</w:fldData>
        </w:fldChar>
      </w:r>
      <w:r w:rsidR="00AE5E88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AE5E88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Q8L1llYXI+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M5MS00MDE8L3BhZ2VzPjx2b2x1bWU+MTM2PC92b2x1bWU+PG51bWJlcj40PC9udW1iZXI+PGtl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==
</w:fldData>
        </w:fldChar>
      </w:r>
      <w:r w:rsidR="00AE5E88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AE5E88" w:rsidRPr="0046762C">
        <w:rPr>
          <w:rFonts w:ascii="Book Antiqua" w:eastAsia="Times New Roman" w:hAnsi="Book Antiqua" w:cs="Times"/>
          <w:color w:val="000000" w:themeColor="text1"/>
        </w:rPr>
      </w:r>
      <w:r w:rsidR="00AE5E88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33391" w:rsidRPr="0046762C">
        <w:rPr>
          <w:rFonts w:ascii="Book Antiqua" w:eastAsia="Times New Roman" w:hAnsi="Book Antiqua" w:cs="Times"/>
          <w:color w:val="000000" w:themeColor="text1"/>
        </w:rPr>
      </w:r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E5E88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" w:tooltip="Larrubia, 2014 #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-7</w:t>
        </w:r>
      </w:hyperlink>
      <w:r w:rsidR="00AE5E88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A63EC" w:rsidRPr="0046762C">
        <w:rPr>
          <w:rFonts w:ascii="Book Antiqua" w:eastAsia="Times New Roman" w:hAnsi="Book Antiqua" w:cs="Times"/>
          <w:color w:val="000000" w:themeColor="text1"/>
        </w:rPr>
        <w:t xml:space="preserve"> (Fig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ure 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1)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Nevertheless, in a great percentage of cases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the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adaptive immune system is unable to get rid of HCV infection,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consequently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developing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in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the </w:t>
      </w:r>
      <w:r w:rsidR="00E849B0" w:rsidRPr="0046762C">
        <w:rPr>
          <w:rFonts w:ascii="Book Antiqua" w:eastAsia="Times New Roman" w:hAnsi="Book Antiqua" w:cs="Times"/>
          <w:color w:val="000000" w:themeColor="text1"/>
        </w:rPr>
        <w:t>host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a chronic </w:t>
      </w:r>
      <w:proofErr w:type="gramStart"/>
      <w:r w:rsidR="00690631" w:rsidRPr="0046762C">
        <w:rPr>
          <w:rFonts w:ascii="Book Antiqua" w:eastAsia="Times New Roman" w:hAnsi="Book Antiqua" w:cs="Times"/>
          <w:color w:val="000000" w:themeColor="text1"/>
        </w:rPr>
        <w:t>infection</w:t>
      </w:r>
      <w:proofErr w:type="gramEnd"/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SZWhlcm1hbm48L0F1dGhvcj48WWVhcj4yMDEzPC9ZZWFy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1OS02ODwvcGFnZXM+PHZvbHVtZT4xOTwvdm9sdW1lPjxudW1iZXI+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SZWhlcm1hbm48L0F1dGhvcj48WWVhcj4yMDEzPC9ZZWFy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g1OS02ODwvcGFnZXM+PHZvbHVtZT4xOTwvdm9sdW1lPjxudW1iZXI+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33391" w:rsidRPr="0046762C">
        <w:rPr>
          <w:rFonts w:ascii="Book Antiqua" w:eastAsia="Times New Roman" w:hAnsi="Book Antiqua" w:cs="Times"/>
          <w:color w:val="000000" w:themeColor="text1"/>
        </w:rPr>
      </w:r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" w:tooltip="Rehermann, 2013 #4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9" w:tooltip="Hajarizadeh, 2013 #14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3339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. Chronic hepatitis C infection is featured by an impaired HCV-specific cytotoxic T cell response unable to control HCV </w:t>
      </w:r>
      <w:proofErr w:type="gramStart"/>
      <w:r w:rsidR="00690631" w:rsidRPr="0046762C">
        <w:rPr>
          <w:rFonts w:ascii="Book Antiqua" w:eastAsia="Times New Roman" w:hAnsi="Book Antiqua" w:cs="Times"/>
          <w:color w:val="000000" w:themeColor="text1"/>
        </w:rPr>
        <w:t>replication</w:t>
      </w:r>
      <w:proofErr w:type="gramEnd"/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Q8L1llYXI+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Q8L1llYXI+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849B0" w:rsidRPr="0046762C">
        <w:rPr>
          <w:rFonts w:ascii="Book Antiqua" w:eastAsia="Times New Roman" w:hAnsi="Book Antiqua" w:cs="Times"/>
          <w:color w:val="000000" w:themeColor="text1"/>
        </w:rPr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" w:tooltip="Larrubia, 2014 #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0" w:tooltip="Wedemeyer, 2002 #6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5214E" w:rsidRPr="0046762C">
        <w:rPr>
          <w:rFonts w:ascii="Book Antiqua" w:eastAsia="Times New Roman" w:hAnsi="Book Antiqua" w:cs="Times"/>
          <w:color w:val="000000" w:themeColor="text1"/>
        </w:rPr>
        <w:t>. This response become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D5214E" w:rsidRPr="0046762C">
        <w:rPr>
          <w:rFonts w:ascii="Book Antiqua" w:eastAsia="Times New Roman" w:hAnsi="Book Antiqua" w:cs="Times"/>
          <w:color w:val="000000" w:themeColor="text1"/>
        </w:rPr>
        <w:t xml:space="preserve"> exhausted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in a first step due to the long-lasting high </w:t>
      </w:r>
      <w:proofErr w:type="spellStart"/>
      <w:r w:rsidR="00690631" w:rsidRPr="0046762C">
        <w:rPr>
          <w:rFonts w:ascii="Book Antiqua" w:eastAsia="Times New Roman" w:hAnsi="Book Antiqua" w:cs="Times"/>
          <w:color w:val="000000" w:themeColor="text1"/>
        </w:rPr>
        <w:t>antigenemic</w:t>
      </w:r>
      <w:proofErr w:type="spellEnd"/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burden</w:t>
      </w:r>
      <w:r w:rsidR="00F371FE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JdPC9zdHlsZT48L0Rpc3BsYXlUZXh0PjxyZWNvcmQ+PHJlYy1udW1iZXI+NDY8L3Jl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NTg4LTYwMTwvcGFnZXM+PHZvbHVtZT40NTwvdm9sdW1lPjxudW1iZXI+MzwvbnVt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JdPC9zdHlsZT48L0Rpc3BsYXlUZXh0PjxyZWNvcmQ+PHJlYy1udW1iZXI+NDY8L3Jl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NTg4LTYwMTwvcGFnZXM+PHZvbHVtZT40NTwvdm9sdW1lPjxudW1iZXI+MzwvbnVt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371FE" w:rsidRPr="0046762C">
        <w:rPr>
          <w:rFonts w:ascii="Book Antiqua" w:eastAsia="Times New Roman" w:hAnsi="Book Antiqua" w:cs="Times"/>
          <w:color w:val="000000" w:themeColor="text1"/>
        </w:rPr>
      </w:r>
      <w:r w:rsidR="00F371FE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1" w:tooltip="Larrubia, 2011 #4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2" w:tooltip="Penna, 2007 #6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371FE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90D28" w:rsidRPr="0046762C">
        <w:rPr>
          <w:rFonts w:ascii="Book Antiqua" w:eastAsia="Times New Roman" w:hAnsi="Book Antiqua" w:cs="Times"/>
          <w:color w:val="000000" w:themeColor="text1"/>
        </w:rPr>
        <w:t>, featured by expression of negative co-stimulatory molecules and impaired proli</w:t>
      </w:r>
      <w:r w:rsidR="00AD152E" w:rsidRPr="0046762C">
        <w:rPr>
          <w:rFonts w:ascii="Book Antiqua" w:eastAsia="Times New Roman" w:hAnsi="Book Antiqua" w:cs="Times"/>
          <w:color w:val="000000" w:themeColor="text1"/>
        </w:rPr>
        <w:t>feration and cytokine production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xMDwvWWVhcj48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xMDwvWWVhcj48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D477B" w:rsidRPr="0046762C">
        <w:rPr>
          <w:rFonts w:ascii="Book Antiqua" w:eastAsia="Times New Roman" w:hAnsi="Book Antiqua" w:cs="Times"/>
          <w:color w:val="000000" w:themeColor="text1"/>
        </w:rPr>
      </w:r>
      <w:r w:rsidR="009D477B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3" w:tooltip="Bengsch, 2010 #7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3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4" w:tooltip="Wood, 2011 #12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90D28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790D28" w:rsidRPr="0046762C">
        <w:rPr>
          <w:rFonts w:ascii="Book Antiqua" w:eastAsia="Times New Roman" w:hAnsi="Book Antiqua" w:cs="Times"/>
          <w:color w:val="000000" w:themeColor="text1"/>
        </w:rPr>
        <w:t>F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inally, the continuous T cell stimulation could lead to the deletion of these cells by apoptosis </w:t>
      </w:r>
      <w:proofErr w:type="gramStart"/>
      <w:r w:rsidR="00690631" w:rsidRPr="0046762C">
        <w:rPr>
          <w:rFonts w:ascii="Book Antiqua" w:eastAsia="Times New Roman" w:hAnsi="Book Antiqua" w:cs="Times"/>
          <w:color w:val="000000" w:themeColor="text1"/>
        </w:rPr>
        <w:t>induction</w:t>
      </w:r>
      <w:proofErr w:type="gramEnd"/>
      <w:r w:rsidR="007E79FF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1PC9SZWNOdW0+PERpc3BsYXlUZXh0PjxzdHlsZSBmYWNlPSJzdXBlcnNjcmlwdCI+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5ODA4LTIyPC9wYWdlcz48dm9sdW1lPjgy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1PC9SZWNOdW0+PERpc3BsYXlUZXh0PjxzdHlsZSBmYWNlPSJzdXBlcnNjcmlwdCI+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5ODA4LTIyPC9wYWdlcz48dm9sdW1lPjgy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E79FF" w:rsidRPr="0046762C">
        <w:rPr>
          <w:rFonts w:ascii="Book Antiqua" w:eastAsia="Times New Roman" w:hAnsi="Book Antiqua" w:cs="Times"/>
          <w:color w:val="000000" w:themeColor="text1"/>
        </w:rPr>
      </w:r>
      <w:r w:rsidR="007E79FF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5" w:tooltip="Larrubia, 2013 #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5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6" w:tooltip="Radziewicz, 2008 #7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E79FF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In these</w:t>
      </w:r>
      <w:r w:rsidR="009F082A" w:rsidRPr="0046762C">
        <w:rPr>
          <w:rFonts w:ascii="Book Antiqua" w:eastAsia="Times New Roman" w:hAnsi="Book Antiqua" w:cs="Times"/>
          <w:color w:val="000000" w:themeColor="text1"/>
        </w:rPr>
        <w:t xml:space="preserve"> chronic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cases, an anti-HCV treatment is </w:t>
      </w:r>
      <w:r w:rsidR="007E79FF" w:rsidRPr="0046762C">
        <w:rPr>
          <w:rFonts w:ascii="Book Antiqua" w:eastAsia="Times New Roman" w:hAnsi="Book Antiqua" w:cs="Times"/>
          <w:color w:val="000000" w:themeColor="text1"/>
        </w:rPr>
        <w:t>compulsory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to eliminate the infection</w:t>
      </w:r>
      <w:r w:rsidR="000920F1" w:rsidRPr="0046762C">
        <w:rPr>
          <w:rFonts w:ascii="Book Antiqua" w:eastAsia="Times New Roman" w:hAnsi="Book Antiqua" w:cs="Times"/>
          <w:color w:val="000000" w:themeColor="text1"/>
        </w:rPr>
        <w:t>, since the adaptive immune system is overwhelmed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. Two main kind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of treatments can be currently offer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>ed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to chronic hep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atitis C patients;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690631" w:rsidRPr="0046762C">
        <w:rPr>
          <w:rFonts w:ascii="Book Antiqua" w:eastAsia="Times New Roman" w:hAnsi="Book Antiqua" w:cs="Times"/>
          <w:color w:val="000000" w:themeColor="text1"/>
        </w:rPr>
        <w:t>-interferon</w:t>
      </w:r>
      <w:r w:rsidR="00D4438A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cont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>aining treatments and interferon-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free regime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European Association for the Study of the&lt;/Author&gt;&lt;Year&gt;2014&lt;/Year&gt;&lt;RecNum&gt;42&lt;/RecNum&gt;&lt;DisplayText&gt;&lt;style face="superscript"&gt;[17]&lt;/style&gt;&lt;/DisplayText&gt;&lt;record&gt;&lt;rec-number&gt;42&lt;/rec-number&gt;&lt;foreign-keys&gt;&lt;key app="EN" db-id="za0zwx2wqafxe6et99opfz5drpww5azvww2v"&gt;42&lt;/key&gt;&lt;/foreign-keys&gt;&lt;ref-type name="Journal Article"&gt;17&lt;/ref-type&gt;&lt;contributors&gt;&lt;authors&gt;&lt;author&gt;European Association for the Study of the, Liver&lt;/author&gt;&lt;/authors&gt;&lt;/contributors&gt;&lt;titles&gt;&lt;title&gt;EASL recommendations on treatment of hepatitis C 2014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73-95&lt;/pages&gt;&lt;volume&gt;61&lt;/volume&gt;&lt;number&gt;2&lt;/number&gt;&lt;dates&gt;&lt;year&gt;2014&lt;/year&gt;&lt;pub-dates&gt;&lt;date&gt;Aug&lt;/date&gt;&lt;/pub-dates&gt;&lt;/dates&gt;&lt;isbn&gt;1600-0641 (Electronic)&amp;#xD;0168-8278 (Linking)&lt;/isbn&gt;&lt;accession-num&gt;24818984&lt;/accession-num&gt;&lt;urls&gt;&lt;related-urls&gt;&lt;url&gt;http://www.ncbi.nlm.nih.gov/pubmed/24818984&lt;/url&gt;&lt;/related-urls&gt;&lt;/urls&gt;&lt;electronic-resource-num&gt;10.1016/j.jhep.2014.05.001&lt;/electronic-resource-num&gt;&lt;/record&gt;&lt;/Cite&gt;&lt;/EndNote&gt;</w:instrText>
      </w:r>
      <w:r w:rsidR="008F7D7E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7" w:tooltip="European Association for the Study of the, 2014 #4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. In both 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>cases,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the treatment goal is to maintain an undetectable HCV-RNA by sensitive PCR six months after finishing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treatment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, which</w:t>
      </w:r>
      <w:r w:rsidR="00467555" w:rsidRPr="0046762C">
        <w:rPr>
          <w:rFonts w:ascii="Book Antiqua" w:hAnsi="Book Antiqua"/>
          <w:color w:val="000000" w:themeColor="text1"/>
        </w:rPr>
        <w:t xml:space="preserve"> 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is considered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>a sustained viral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(SVR)</w:t>
      </w:r>
      <w:r w:rsidR="00527F98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690631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lastRenderedPageBreak/>
        <w:t xml:space="preserve">Interferon combines an anti-viral effect plus </w:t>
      </w:r>
      <w:proofErr w:type="spellStart"/>
      <w:r w:rsidR="00690631" w:rsidRPr="0046762C">
        <w:rPr>
          <w:rFonts w:ascii="Book Antiqua" w:eastAsia="Times New Roman" w:hAnsi="Book Antiqua" w:cs="Times"/>
          <w:color w:val="000000" w:themeColor="text1"/>
        </w:rPr>
        <w:t>immunomodulatory</w:t>
      </w:r>
      <w:proofErr w:type="spellEnd"/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features</w:t>
      </w:r>
      <w:r w:rsidR="000B22CA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Gibbert&lt;/Author&gt;&lt;Year&gt;2013&lt;/Year&gt;&lt;RecNum&gt;72&lt;/RecNum&gt;&lt;DisplayText&gt;&lt;style face="superscript"&gt;[18]&lt;/style&gt;&lt;/DisplayText&gt;&lt;record&gt;&lt;rec-number&gt;72&lt;/rec-number&gt;&lt;foreign-keys&gt;&lt;key app="EN" db-id="za0zwx2wqafxe6et99opfz5drpww5azvww2v"&gt;72&lt;/key&gt;&lt;/foreign-keys&gt;&lt;ref-type name="Journal Article"&gt;17&lt;/ref-type&gt;&lt;contributors&gt;&lt;authors&gt;&lt;author&gt;Gibbert, K.&lt;/author&gt;&lt;author&gt;Schlaak, J. F.&lt;/author&gt;&lt;author&gt;Yang, D.&lt;/author&gt;&lt;author&gt;Dittmer, U.&lt;/author&gt;&lt;/authors&gt;&lt;/contributors&gt;&lt;auth-address&gt;Department of Virology, University Hospital Essen, Essen, Germany. kathrin.gibbert@uni-due.de&lt;/auth-address&gt;&lt;titles&gt;&lt;title&gt;IFN-alpha subtypes: distinct biological activities in anti-viral therapy&lt;/title&gt;&lt;secondary-title&gt;Br J Pharmacol&lt;/secondary-title&gt;&lt;alt-title&gt;British journal of pharmacology&lt;/alt-title&gt;&lt;/titles&gt;&lt;periodical&gt;&lt;full-title&gt;Br J Pharmacol&lt;/full-title&gt;&lt;abbr-1&gt;British journal of pharmacology&lt;/abbr-1&gt;&lt;/periodical&gt;&lt;alt-periodical&gt;&lt;full-title&gt;Br J Pharmacol&lt;/full-title&gt;&lt;abbr-1&gt;British journal of pharmacology&lt;/abbr-1&gt;&lt;/alt-periodical&gt;&lt;pages&gt;1048-58&lt;/pages&gt;&lt;volume&gt;168&lt;/volume&gt;&lt;number&gt;5&lt;/number&gt;&lt;keywords&gt;&lt;keyword&gt;Animals&lt;/keyword&gt;&lt;keyword&gt;Antiviral Agents/pharmacology/*therapeutic use&lt;/keyword&gt;&lt;keyword&gt;Humans&lt;/keyword&gt;&lt;keyword&gt;Interferon Type I/pharmacology/physiology/*therapeutic use&lt;/keyword&gt;&lt;keyword&gt;Protein Subunits/pharmacology/*therapeutic use&lt;/keyword&gt;&lt;keyword&gt;Virus Diseases/*drug therapy&lt;/keyword&gt;&lt;/keywords&gt;&lt;dates&gt;&lt;year&gt;2013&lt;/year&gt;&lt;pub-dates&gt;&lt;date&gt;Mar&lt;/date&gt;&lt;/pub-dates&gt;&lt;/dates&gt;&lt;isbn&gt;1476-5381 (Electronic)&amp;#xD;0007-1188 (Linking)&lt;/isbn&gt;&lt;accession-num&gt;23072338&lt;/accession-num&gt;&lt;urls&gt;&lt;related-urls&gt;&lt;url&gt;http://www.ncbi.nlm.nih.gov/pubmed/23072338&lt;/url&gt;&lt;/related-urls&gt;&lt;/urls&gt;&lt;custom2&gt;3594665&lt;/custom2&gt;&lt;electronic-resource-num&gt;10.1111/bph.12010&lt;/electronic-resource-num&gt;&lt;/record&gt;&lt;/Cite&gt;&lt;/EndNote&gt;</w:instrText>
      </w:r>
      <w:r w:rsidR="000B22CA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8" w:tooltip="Gibbert, 2013 #7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0B22CA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3147E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while direct-acting antivirals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(DAA)</w:t>
      </w:r>
      <w:r w:rsidR="00D4438A" w:rsidRPr="0046762C">
        <w:rPr>
          <w:rFonts w:ascii="Book Antiqua" w:eastAsia="Times New Roman" w:hAnsi="Book Antiqua" w:cs="Times"/>
          <w:color w:val="000000" w:themeColor="text1"/>
        </w:rPr>
        <w:t xml:space="preserve"> have a direct action</w:t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 on HCV replication machinery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Au&lt;/Author&gt;&lt;Year&gt;2014&lt;/Year&gt;&lt;RecNum&gt;75&lt;/RecNum&gt;&lt;DisplayText&gt;&lt;style face="superscript"&gt;[19]&lt;/style&gt;&lt;/DisplayText&gt;&lt;record&gt;&lt;rec-number&gt;75&lt;/rec-number&gt;&lt;foreign-keys&gt;&lt;key app="EN" db-id="za0zwx2wqafxe6et99opfz5drpww5azvww2v"&gt;75&lt;/key&gt;&lt;/foreign-keys&gt;&lt;ref-type name="Journal Article"&gt;17&lt;/ref-type&gt;&lt;contributors&gt;&lt;authors&gt;&lt;author&gt;Au, J. S.&lt;/author&gt;&lt;author&gt;Pockros, P. J.&lt;/author&gt;&lt;/authors&gt;&lt;/contributors&gt;&lt;auth-address&gt;Division of Gastroenterology/Hepatology, Department of Medicine, Scripps Clinic, La Jolla, California, USA.&amp;#xD;1] Division of Gastroenterology/Hepatology, Department of Medicine, Scripps Clinic, La Jolla, California, USA [2] Scripps Translational Science Institute, La Jolla, California, USA.&lt;/auth-address&gt;&lt;titles&gt;&lt;title&gt;Novel therapeutic approaches for hepatitis C&lt;/title&gt;&lt;secondary-title&gt;Clin Pharmacol Ther&lt;/secondary-title&gt;&lt;alt-title&gt;Clinical pharmacology and therapeutics&lt;/alt-title&gt;&lt;/titles&gt;&lt;periodical&gt;&lt;full-title&gt;Clin Pharmacol Ther&lt;/full-title&gt;&lt;abbr-1&gt;Clinical pharmacology and therapeutics&lt;/abbr-1&gt;&lt;/periodical&gt;&lt;alt-periodical&gt;&lt;full-title&gt;Clin Pharmacol Ther&lt;/full-title&gt;&lt;abbr-1&gt;Clinical pharmacology and therapeutics&lt;/abbr-1&gt;&lt;/alt-periodical&gt;&lt;pages&gt;78-88&lt;/pages&gt;&lt;volume&gt;95&lt;/volume&gt;&lt;number&gt;1&lt;/number&gt;&lt;keywords&gt;&lt;keyword&gt;Animals&lt;/keyword&gt;&lt;keyword&gt;Antiviral Agents/*therapeutic use&lt;/keyword&gt;&lt;keyword&gt;Clinical Trials as Topic/methods&lt;/keyword&gt;&lt;keyword&gt;Drug Discovery/*trends&lt;/keyword&gt;&lt;keyword&gt;Hepacivirus/*drug effects/genetics&lt;/keyword&gt;&lt;keyword&gt;Hepatitis C, Chronic/diagnosis/*drug therapy/*genetics&lt;/keyword&gt;&lt;keyword&gt;Humans&lt;/keyword&gt;&lt;keyword&gt;Ribavirin/therapeutic use&lt;/keyword&gt;&lt;/keywords&gt;&lt;dates&gt;&lt;year&gt;2014&lt;/year&gt;&lt;pub-dates&gt;&lt;date&gt;Jan&lt;/date&gt;&lt;/pub-dates&gt;&lt;/dates&gt;&lt;isbn&gt;1532-6535 (Electronic)&amp;#xD;0009-9236 (Linking)&lt;/isbn&gt;&lt;accession-num&gt;24126682&lt;/accession-num&gt;&lt;urls&gt;&lt;related-urls&gt;&lt;url&gt;http://www.ncbi.nlm.nih.gov/pubmed/24126682&lt;/url&gt;&lt;/related-urls&gt;&lt;/urls&gt;&lt;electronic-resource-num&gt;10.1038/clpt.2013.206&lt;/electronic-resource-num&gt;&lt;/record&gt;&lt;/Cite&gt;&lt;/EndNote&gt;</w:instrTex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9" w:tooltip="Au, 2014 #7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90631" w:rsidRPr="0046762C">
        <w:rPr>
          <w:rFonts w:ascii="Book Antiqua" w:eastAsia="Times New Roman" w:hAnsi="Book Antiqua" w:cs="Times"/>
          <w:color w:val="000000" w:themeColor="text1"/>
        </w:rPr>
        <w:t xml:space="preserve">. In both cases, 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>these treatmen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t>ts could harness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the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immune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 xml:space="preserve"> system by releasing it from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chronic </w:t>
      </w:r>
      <w:proofErr w:type="spellStart"/>
      <w:r w:rsidR="00637352" w:rsidRPr="0046762C">
        <w:rPr>
          <w:rFonts w:ascii="Book Antiqua" w:eastAsia="Times New Roman" w:hAnsi="Book Antiqua" w:cs="Times"/>
          <w:color w:val="000000" w:themeColor="text1"/>
        </w:rPr>
        <w:t>antigenemia</w:t>
      </w:r>
      <w:proofErr w:type="spellEnd"/>
      <w:r w:rsidR="00637352" w:rsidRPr="0046762C">
        <w:rPr>
          <w:rFonts w:ascii="Book Antiqua" w:eastAsia="Times New Roman" w:hAnsi="Book Antiqua" w:cs="Times"/>
          <w:color w:val="000000" w:themeColor="text1"/>
        </w:rPr>
        <w:t>. This issue looks clear with DAA but it is more controversial wi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th interferon-containing regime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>s due to the interferon suppressive effect on T cells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Kamphuis&lt;/Author&gt;&lt;Year&gt;2006&lt;/Year&gt;&lt;RecNum&gt;63&lt;/RecNum&gt;&lt;DisplayText&gt;&lt;style face="superscript"&gt;[20]&lt;/style&gt;&lt;/DisplayText&gt;&lt;record&gt;&lt;rec-number&gt;63&lt;/rec-number&gt;&lt;foreign-keys&gt;&lt;key app="EN" db-id="za0zwx2wqafxe6et99opfz5drpww5azvww2v"&gt;63&lt;/key&gt;&lt;/foreign-keys&gt;&lt;ref-type name="Journal Article"&gt;17&lt;/ref-type&gt;&lt;contributors&gt;&lt;authors&gt;&lt;author&gt;Kamphuis, E.&lt;/author&gt;&lt;author&gt;Junt, T.&lt;/author&gt;&lt;author&gt;Waibler, Z.&lt;/author&gt;&lt;author&gt;Forster, R.&lt;/author&gt;&lt;author&gt;Kalinke, U.&lt;/author&gt;&lt;/authors&gt;&lt;/contributors&gt;&lt;auth-address&gt;Division of Immunology, Paul-Ehrlich-Institut, Paul-Ehrlich-Str 51-59, D-63225 Langen, Germany.&lt;/auth-address&gt;&lt;titles&gt;&lt;title&gt;Type I interferons directly regulate lymphocyte recirculation and cause transient blood lymphopenia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3253-61&lt;/pages&gt;&lt;volume&gt;108&lt;/volume&gt;&lt;number&gt;10&lt;/number&gt;&lt;keywords&gt;&lt;keyword&gt;Animals&lt;/keyword&gt;&lt;keyword&gt;Blood Cells&lt;/keyword&gt;&lt;keyword&gt;Cell Adhesion&lt;/keyword&gt;&lt;keyword&gt;Cell Adhesion Molecules/metabolism&lt;/keyword&gt;&lt;keyword&gt;Cytokines/physiology&lt;/keyword&gt;&lt;keyword&gt;Interferon Type I/*physiology&lt;/keyword&gt;&lt;keyword&gt;Lymphocytes/metabolism/*pathology&lt;/keyword&gt;&lt;keyword&gt;Lymphopenia/*etiology&lt;/keyword&gt;&lt;keyword&gt;Mice&lt;/keyword&gt;&lt;keyword&gt;Mice, Knockout&lt;/keyword&gt;&lt;keyword&gt;Receptor, Interferon alpha-beta/metabolism&lt;/keyword&gt;&lt;keyword&gt;Signal Transduction&lt;/keyword&gt;&lt;keyword&gt;Time Factors&lt;/keyword&gt;&lt;keyword&gt;Toll-Like Receptors/agonists&lt;/keyword&gt;&lt;keyword&gt;Vesicular stomatitis Indiana virus&lt;/keyword&gt;&lt;/keywords&gt;&lt;dates&gt;&lt;year&gt;2006&lt;/year&gt;&lt;pub-dates&gt;&lt;date&gt;Nov 15&lt;/date&gt;&lt;/pub-dates&gt;&lt;/dates&gt;&lt;isbn&gt;0006-4971 (Print)&amp;#xD;0006-4971 (Linking)&lt;/isbn&gt;&lt;accession-num&gt;16868248&lt;/accession-num&gt;&lt;urls&gt;&lt;related-urls&gt;&lt;url&gt;http://www.ncbi.nlm.nih.gov/pubmed/16868248&lt;/url&gt;&lt;/related-urls&gt;&lt;/urls&gt;&lt;electronic-resource-num&gt;10.1182/blood-2006-06-027599&lt;/electronic-resource-num&gt;&lt;/record&gt;&lt;/Cite&gt;&lt;/EndNote&gt;</w:instrTex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0" w:tooltip="Kamphuis, 2006 #6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37352" w:rsidRPr="0046762C">
        <w:rPr>
          <w:rFonts w:ascii="Book Antiqua" w:eastAsia="Times New Roman" w:hAnsi="Book Antiqua" w:cs="Times"/>
          <w:color w:val="000000" w:themeColor="text1"/>
        </w:rPr>
        <w:t>. This point will be discussed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t xml:space="preserve"> in this review</w:t>
      </w:r>
      <w:r w:rsidR="009F082A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t xml:space="preserve"> along with whether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t xml:space="preserve">it 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>is necessary to restore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a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HCV-specific CTL response after anti-HCV treatment </w:t>
      </w:r>
      <w:r w:rsidR="000920F1" w:rsidRPr="0046762C">
        <w:rPr>
          <w:rFonts w:ascii="Book Antiqua" w:eastAsia="Times New Roman" w:hAnsi="Book Antiqua" w:cs="Times"/>
          <w:color w:val="000000" w:themeColor="text1"/>
        </w:rPr>
        <w:t>to obtain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E3147E" w:rsidRPr="0046762C">
        <w:rPr>
          <w:rFonts w:ascii="Book Antiqua" w:eastAsia="Times New Roman" w:hAnsi="Book Antiqua" w:cs="Times"/>
          <w:color w:val="000000" w:themeColor="text1"/>
        </w:rPr>
        <w:t xml:space="preserve">complete viral eradication from hidden sanctuaries in order 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>to maintain a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SVR</w:t>
      </w:r>
      <w:r w:rsidR="00492AB8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or 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on the other hand whether</w:t>
      </w:r>
      <w:r w:rsidR="00E3147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after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t xml:space="preserve"> successful treatment</w:t>
      </w:r>
      <w:r w:rsidR="000920F1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637352" w:rsidRPr="0046762C">
        <w:rPr>
          <w:rFonts w:ascii="Book Antiqua" w:eastAsia="Times New Roman" w:hAnsi="Book Antiqua" w:cs="Times"/>
          <w:color w:val="000000" w:themeColor="text1"/>
        </w:rPr>
        <w:t xml:space="preserve"> these cells </w:t>
      </w:r>
      <w:r w:rsidR="00630367" w:rsidRPr="0046762C">
        <w:rPr>
          <w:rFonts w:ascii="Book Antiqua" w:eastAsia="Times New Roman" w:hAnsi="Book Antiqua" w:cs="Times"/>
          <w:color w:val="000000" w:themeColor="text1"/>
        </w:rPr>
        <w:t xml:space="preserve">are not essential 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anymore</w:t>
      </w:r>
      <w:r w:rsidR="008F7D7E" w:rsidRPr="0046762C">
        <w:rPr>
          <w:rFonts w:ascii="Book Antiqua" w:eastAsia="Times New Roman" w:hAnsi="Book Antiqua" w:cs="Times"/>
          <w:color w:val="000000" w:themeColor="text1"/>
        </w:rPr>
        <w:t xml:space="preserve"> because t</w:t>
      </w:r>
      <w:r w:rsidR="00467555" w:rsidRPr="0046762C">
        <w:rPr>
          <w:rFonts w:ascii="Book Antiqua" w:eastAsia="Times New Roman" w:hAnsi="Book Antiqua" w:cs="Times"/>
          <w:color w:val="000000" w:themeColor="text1"/>
        </w:rPr>
        <w:t>he infection is completed cleared</w:t>
      </w:r>
      <w:r w:rsidR="00630367" w:rsidRPr="0046762C">
        <w:rPr>
          <w:rFonts w:ascii="Book Antiqua" w:eastAsia="Times New Roman" w:hAnsi="Book Antiqua" w:cs="Times"/>
          <w:color w:val="000000" w:themeColor="text1"/>
        </w:rPr>
        <w:t>.</w:t>
      </w:r>
    </w:p>
    <w:p w14:paraId="3D398D73" w14:textId="77777777" w:rsidR="00E63112" w:rsidRPr="0046762C" w:rsidRDefault="00E63112" w:rsidP="007B115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63F44E9D" w14:textId="797A05F1" w:rsidR="00596CF7" w:rsidRPr="0046762C" w:rsidRDefault="0063036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RELATIONSHIP BETWEEN PERISTENT VIRAEMIA AND</w:t>
      </w:r>
      <w:r w:rsidR="0040365B" w:rsidRPr="0046762C">
        <w:rPr>
          <w:rFonts w:ascii="Book Antiqua" w:eastAsia="Times New Roman" w:hAnsi="Book Antiqua" w:cs="Times"/>
          <w:b/>
          <w:color w:val="000000" w:themeColor="text1"/>
        </w:rPr>
        <w:t xml:space="preserve"> IMPAIRED SPECIFIC CTL RESPONSE</w:t>
      </w:r>
    </w:p>
    <w:p w14:paraId="2E78D512" w14:textId="43A4F407" w:rsidR="008F2246" w:rsidRPr="0046762C" w:rsidRDefault="0071461F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>HCV-specific CTL response is essential t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>o control HCV infection but thi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become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>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dysfunctional (exhausted) and can be deleted during chronic infection due to persistent </w:t>
      </w:r>
      <w:r w:rsidR="002A0494" w:rsidRPr="0046762C">
        <w:rPr>
          <w:rFonts w:ascii="Book Antiqua" w:eastAsia="Times New Roman" w:hAnsi="Book Antiqua" w:cs="Times"/>
          <w:color w:val="000000" w:themeColor="text1"/>
        </w:rPr>
        <w:t>antigenic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stimulus</w:t>
      </w:r>
      <w:proofErr w:type="gramEnd"/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IsIDE1LCAxNl08L3N0eWxlPjwvRGlzcGxheVRleHQ+PHJlY29yZD48cmVjLW51bWJl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k4MDgtMjI8L3BhZ2VzPjx2b2x1bWU+ODI8L3ZvbHVtZT48bnVt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IsIDE1LCAxNl08L3N0eWxlPjwvRGlzcGxheVRleHQ+PHJlY29yZD48cmVjLW51bWJl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k4MDgtMjI8L3BhZ2VzPjx2b2x1bWU+ODI8L3ZvbHVtZT48bnVt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96651" w:rsidRPr="0046762C">
        <w:rPr>
          <w:rFonts w:ascii="Book Antiqua" w:eastAsia="Times New Roman" w:hAnsi="Book Antiqua" w:cs="Times"/>
          <w:color w:val="000000" w:themeColor="text1"/>
        </w:rPr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1" w:tooltip="Larrubia, 2011 #4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2" w:tooltip="Penna, 2007 #6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2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5" w:tooltip="Larrubia, 2013 #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5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6" w:tooltip="Radziewicz, 2008 #7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9665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Pr="0046762C">
        <w:rPr>
          <w:rFonts w:ascii="Book Antiqua" w:eastAsia="Times New Roman" w:hAnsi="Book Antiqua" w:cs="Times"/>
          <w:color w:val="000000" w:themeColor="text1"/>
        </w:rPr>
        <w:t>. There are clear demonstrations of the inverse relationship be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 xml:space="preserve">tween duration and level of </w:t>
      </w:r>
      <w:proofErr w:type="spellStart"/>
      <w:r w:rsidR="00D5141C" w:rsidRPr="0046762C">
        <w:rPr>
          <w:rFonts w:ascii="Book Antiqua" w:eastAsia="Times New Roman" w:hAnsi="Book Antiqua" w:cs="Times"/>
          <w:color w:val="000000" w:themeColor="text1"/>
        </w:rPr>
        <w:t>vira</w:t>
      </w:r>
      <w:r w:rsidRPr="0046762C">
        <w:rPr>
          <w:rFonts w:ascii="Book Antiqua" w:eastAsia="Times New Roman" w:hAnsi="Book Antiqua" w:cs="Times"/>
          <w:color w:val="000000" w:themeColor="text1"/>
        </w:rPr>
        <w:t>emia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 xml:space="preserve"> and T cell responses in murine and human persistent viral </w:t>
      </w:r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infections</w:t>
      </w:r>
      <w:proofErr w:type="gramEnd"/>
      <w:r w:rsidR="0074692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dWVsbGVyPC9BdXRob3I+PFllYXI+MjAwOTwvWWVhcj48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ODYyMy04PC9wYWdlcz48dm9sdW1lPjEwNjwvdm9sdW1lPjxudW1i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dWVsbGVyPC9BdXRob3I+PFllYXI+MjAwOTwvWWVhcj48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ODYyMy04PC9wYWdlcz48dm9sdW1lPjEwNjwvdm9sdW1lPjxudW1i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46927" w:rsidRPr="0046762C">
        <w:rPr>
          <w:rFonts w:ascii="Book Antiqua" w:eastAsia="Times New Roman" w:hAnsi="Book Antiqua" w:cs="Times"/>
          <w:color w:val="000000" w:themeColor="text1"/>
        </w:rPr>
      </w:r>
      <w:r w:rsidR="00746927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1" w:tooltip="Mueller, 2009 #7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1-2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4692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F0EE4" w:rsidRPr="0046762C">
        <w:rPr>
          <w:rFonts w:ascii="Book Antiqua" w:eastAsia="Times New Roman" w:hAnsi="Book Antiqua" w:cs="Times"/>
          <w:color w:val="000000" w:themeColor="text1"/>
        </w:rPr>
        <w:t xml:space="preserve">. For instance, in hepatitis B virus infection there is an indirect correlation between viral load and specific-CTL response </w:t>
      </w:r>
      <w:proofErr w:type="gramStart"/>
      <w:r w:rsidR="00EF0EE4" w:rsidRPr="0046762C">
        <w:rPr>
          <w:rFonts w:ascii="Book Antiqua" w:eastAsia="Times New Roman" w:hAnsi="Book Antiqua" w:cs="Times"/>
          <w:color w:val="000000" w:themeColor="text1"/>
        </w:rPr>
        <w:t>intensity</w:t>
      </w:r>
      <w:proofErr w:type="gramEnd"/>
      <w:r w:rsidR="00492AB8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92AB8" w:rsidRPr="0046762C">
        <w:rPr>
          <w:rFonts w:ascii="Book Antiqua" w:eastAsia="Times New Roman" w:hAnsi="Book Antiqua" w:cs="Times"/>
          <w:color w:val="000000" w:themeColor="text1"/>
        </w:rPr>
      </w:r>
      <w:r w:rsidR="00492AB8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4" w:tooltip="Webster, 2004 #4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92AB8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F0EE4" w:rsidRPr="0046762C">
        <w:rPr>
          <w:rFonts w:ascii="Book Antiqua" w:eastAsia="Times New Roman" w:hAnsi="Book Antiqua" w:cs="Times"/>
          <w:color w:val="000000" w:themeColor="text1"/>
        </w:rPr>
        <w:t xml:space="preserve"> and interestingly, viral load decrease by </w:t>
      </w:r>
      <w:proofErr w:type="spellStart"/>
      <w:r w:rsidR="00EF0EE4" w:rsidRPr="0046762C">
        <w:rPr>
          <w:rFonts w:ascii="Book Antiqua" w:eastAsia="Times New Roman" w:hAnsi="Book Antiqua" w:cs="Times"/>
          <w:color w:val="000000" w:themeColor="text1"/>
        </w:rPr>
        <w:t>nucleos</w:t>
      </w:r>
      <w:proofErr w:type="spellEnd"/>
      <w:r w:rsidR="00EF0EE4" w:rsidRPr="0046762C">
        <w:rPr>
          <w:rFonts w:ascii="Book Antiqua" w:eastAsia="Times New Roman" w:hAnsi="Book Antiqua" w:cs="Times"/>
          <w:color w:val="000000" w:themeColor="text1"/>
        </w:rPr>
        <w:t>(t)ide analogues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 xml:space="preserve"> is able to restore a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EF0EE4" w:rsidRPr="0046762C">
        <w:rPr>
          <w:rFonts w:ascii="Book Antiqua" w:eastAsia="Times New Roman" w:hAnsi="Book Antiqua" w:cs="Times"/>
          <w:color w:val="000000" w:themeColor="text1"/>
        </w:rPr>
        <w:t xml:space="preserve"> HBV-specific CTL response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capable of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 xml:space="preserve"> exert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ing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 xml:space="preserve"> certain effector capacities</w:t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5pPC9BdXRob3I+PFllYXI+MjAxMjwvWWVhcj48UmVj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k2My03MyBlOTwvcGFnZXM+PHZvbHVtZT4xNDM8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5pPC9BdXRob3I+PFllYXI+MjAxMjwvWWVhcj48UmVj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k2My03MyBlOTwvcGFnZXM+PHZvbHVtZT4xNDM8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224291" w:rsidRPr="0046762C">
        <w:rPr>
          <w:rFonts w:ascii="Book Antiqua" w:eastAsia="Times New Roman" w:hAnsi="Book Antiqua" w:cs="Times"/>
          <w:color w:val="000000" w:themeColor="text1"/>
        </w:rPr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5" w:tooltip="Boni, 2012 #7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F0EE4" w:rsidRPr="0046762C">
        <w:rPr>
          <w:rFonts w:ascii="Book Antiqua" w:eastAsia="Times New Roman" w:hAnsi="Book Antiqua" w:cs="Times"/>
          <w:color w:val="000000" w:themeColor="text1"/>
        </w:rPr>
        <w:t xml:space="preserve">. In chronic HCV infection, high </w:t>
      </w:r>
      <w:proofErr w:type="spellStart"/>
      <w:r w:rsidR="00EF0EE4" w:rsidRPr="0046762C">
        <w:rPr>
          <w:rFonts w:ascii="Book Antiqua" w:eastAsia="Times New Roman" w:hAnsi="Book Antiqua" w:cs="Times"/>
          <w:color w:val="000000" w:themeColor="text1"/>
        </w:rPr>
        <w:t>viraemia</w:t>
      </w:r>
      <w:proofErr w:type="spellEnd"/>
      <w:r w:rsidR="00EF0EE4" w:rsidRPr="0046762C">
        <w:rPr>
          <w:rFonts w:ascii="Book Antiqua" w:eastAsia="Times New Roman" w:hAnsi="Book Antiqua" w:cs="Times"/>
          <w:color w:val="000000" w:themeColor="text1"/>
        </w:rPr>
        <w:t xml:space="preserve"> leads to </w:t>
      </w:r>
      <w:r w:rsidR="00D5214E" w:rsidRPr="0046762C">
        <w:rPr>
          <w:rFonts w:ascii="Book Antiqua" w:eastAsia="Times New Roman" w:hAnsi="Book Antiqua" w:cs="Times"/>
          <w:color w:val="000000" w:themeColor="text1"/>
        </w:rPr>
        <w:t>exhausted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 xml:space="preserve"> HCV-specific CTLs, featured by</w:t>
      </w:r>
      <w:r w:rsidR="00A024B1" w:rsidRPr="0046762C">
        <w:rPr>
          <w:rFonts w:ascii="Book Antiqua" w:eastAsia="Times New Roman" w:hAnsi="Book Antiqua" w:cs="Times"/>
          <w:color w:val="000000" w:themeColor="text1"/>
        </w:rPr>
        <w:t xml:space="preserve"> impaired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 xml:space="preserve"> proliferation, cytotoxicity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 and </w:t>
      </w:r>
      <w:r w:rsidR="00492AB8" w:rsidRPr="0046762C">
        <w:rPr>
          <w:rFonts w:ascii="Book Antiqua" w:eastAsia="Times New Roman" w:hAnsi="Book Antiqua" w:cs="Times"/>
          <w:color w:val="000000" w:themeColor="text1"/>
        </w:rPr>
        <w:t>γ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>-interferon secre</w:t>
      </w:r>
      <w:r w:rsidR="00DA0158" w:rsidRPr="0046762C">
        <w:rPr>
          <w:rFonts w:ascii="Book Antiqua" w:eastAsia="Times New Roman" w:hAnsi="Book Antiqua" w:cs="Times"/>
          <w:color w:val="000000" w:themeColor="text1"/>
        </w:rPr>
        <w:t>tion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Park&lt;/Author&gt;&lt;Year&gt;2014&lt;/Year&gt;&lt;RecNum&gt;25&lt;/RecNum&gt;&lt;DisplayText&gt;&lt;style face="superscript"&gt;[26]&lt;/style&gt;&lt;/DisplayText&gt;&lt;record&gt;&lt;rec-number&gt;25&lt;/rec-number&gt;&lt;foreign-keys&gt;&lt;key app="EN" db-id="za0zwx2wqafxe6et99opfz5drpww5azvww2v"&gt;25&lt;/key&gt;&lt;/foreign-keys&gt;&lt;ref-type name="Journal Article"&gt;17&lt;/ref-type&gt;&lt;contributors&gt;&lt;authors&gt;&lt;author&gt;Park, S. H.&lt;/author&gt;&lt;author&gt;Rehermann, B.&lt;/author&gt;&lt;/authors&gt;&lt;/contributors&gt;&lt;auth-address&gt;Immunology Section, Liver Diseases Branch, NIDDK, National Institutes of Health, DHHS, Bethesda, MD 20892, USA.&amp;#xD;Immunology Section, Liver Diseases Branch, NIDDK, National Institutes of Health, DHHS, Bethesda, MD 20892, USA. Electronic address: rehermann@nih.gov.&lt;/auth-address&gt;&lt;titles&gt;&lt;title&gt;Immune responses to HCV and other hepatitis viruses&lt;/title&gt;&lt;secondary-title&gt;Immunity&lt;/secondary-title&gt;&lt;alt-title&gt;Immunity&lt;/alt-title&gt;&lt;/titles&gt;&lt;periodical&gt;&lt;full-title&gt;Immunity&lt;/full-title&gt;&lt;abbr-1&gt;Immunity&lt;/abbr-1&gt;&lt;/periodical&gt;&lt;alt-periodical&gt;&lt;full-title&gt;Immunity&lt;/full-title&gt;&lt;abbr-1&gt;Immunity&lt;/abbr-1&gt;&lt;/alt-periodical&gt;&lt;pages&gt;13-24&lt;/pages&gt;&lt;volume&gt;40&lt;/volume&gt;&lt;number&gt;1&lt;/number&gt;&lt;keywords&gt;&lt;keyword&gt;Adaptive Immunity&lt;/keyword&gt;&lt;keyword&gt;Animals&lt;/keyword&gt;&lt;keyword&gt;Antigens, Viral/immunology&lt;/keyword&gt;&lt;keyword&gt;Hepatitis C/*immunology&lt;/keyword&gt;&lt;keyword&gt;Hepatitis Viruses/*immunology&lt;/keyword&gt;&lt;keyword&gt;Humans&lt;/keyword&gt;&lt;keyword&gt;*Immune Evasion&lt;/keyword&gt;&lt;keyword&gt;Immunity, Innate&lt;/keyword&gt;&lt;keyword&gt;Interferons/immunology/*metabolism&lt;/keyword&gt;&lt;keyword&gt;Viral Vaccines/*immunology&lt;/keyword&gt;&lt;/keywords&gt;&lt;dates&gt;&lt;year&gt;2014&lt;/year&gt;&lt;pub-dates&gt;&lt;date&gt;Jan 16&lt;/date&gt;&lt;/pub-dates&gt;&lt;/dates&gt;&lt;isbn&gt;1097-4180 (Electronic)&amp;#xD;1074-7613 (Linking)&lt;/isbn&gt;&lt;accession-num&gt;24439265&lt;/accession-num&gt;&lt;urls&gt;&lt;related-urls&gt;&lt;url&gt;http://www.ncbi.nlm.nih.gov/pubmed/24439265&lt;/url&gt;&lt;/related-urls&gt;&lt;/urls&gt;&lt;electronic-resource-num&gt;10.1016/j.immuni.2013.12.010&lt;/electronic-resource-num&gt;&lt;/record&gt;&lt;/Cite&gt;&lt;/EndNote&gt;</w:instrText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6" w:tooltip="Park, 2014 #2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23A41" w:rsidRPr="0046762C">
        <w:rPr>
          <w:rFonts w:ascii="Book Antiqua" w:eastAsia="Times New Roman" w:hAnsi="Book Antiqua" w:cs="Times"/>
          <w:color w:val="000000" w:themeColor="text1"/>
        </w:rPr>
        <w:t>. These cel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>ls are characterized</w:t>
      </w:r>
      <w:r w:rsidR="00224291" w:rsidRPr="0046762C">
        <w:rPr>
          <w:rFonts w:ascii="Book Antiqua" w:eastAsia="Times New Roman" w:hAnsi="Book Antiqua" w:cs="Times"/>
          <w:color w:val="000000" w:themeColor="text1"/>
        </w:rPr>
        <w:t xml:space="preserve"> by expression of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 negative co-stimulatory molecules such as PD-1</w:t>
      </w:r>
      <w:r w:rsidR="007A21E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xMDwvWWVhcj48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xMDwvWWVhcj48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A21E6" w:rsidRPr="0046762C">
        <w:rPr>
          <w:rFonts w:ascii="Book Antiqua" w:eastAsia="Times New Roman" w:hAnsi="Book Antiqua" w:cs="Times"/>
          <w:color w:val="000000" w:themeColor="text1"/>
        </w:rPr>
      </w:r>
      <w:r w:rsidR="007A21E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1" w:tooltip="Larrubia, 2011 #4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3" w:tooltip="Bengsch, 2010 #7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A21E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, down-regulation of 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 xml:space="preserve">the pro-survival 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>IL-7 receptor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wNzwvWWVhcj48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k0NS01MzwvcGFnZXM+PHZvbHVtZT44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W5nc2NoPC9BdXRob3I+PFllYXI+MjAwNzwvWWVhcj48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k0NS01MzwvcGFnZXM+PHZvbHVtZT44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E1743" w:rsidRPr="0046762C">
        <w:rPr>
          <w:rFonts w:ascii="Book Antiqua" w:eastAsia="Times New Roman" w:hAnsi="Book Antiqua" w:cs="Times"/>
          <w:color w:val="000000" w:themeColor="text1"/>
        </w:rPr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5" w:tooltip="Larrubia, 2013 #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5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27" w:tooltip="Bengsch, 2007 #9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and up-regulation of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 pro-apoptotic protein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s,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 while this phenotype is not obse</w:t>
      </w:r>
      <w:r w:rsidR="00E3147E" w:rsidRPr="0046762C">
        <w:rPr>
          <w:rFonts w:ascii="Book Antiqua" w:eastAsia="Times New Roman" w:hAnsi="Book Antiqua" w:cs="Times"/>
          <w:color w:val="000000" w:themeColor="text1"/>
        </w:rPr>
        <w:t>rved in cases with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either</w:t>
      </w:r>
      <w:r w:rsidR="00E3147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>infection resolution</w:t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VdPC9zdHlsZT48L0Rpc3BsYXlUZXh0PjxyZWNvcmQ+PHJlYy1udW1iZXI+NDY8L3Jl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E8L1llYXI+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224291" w:rsidRPr="0046762C">
        <w:rPr>
          <w:rFonts w:ascii="Book Antiqua" w:eastAsia="Times New Roman" w:hAnsi="Book Antiqua" w:cs="Times"/>
          <w:color w:val="000000" w:themeColor="text1"/>
        </w:rPr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1" w:tooltip="Larrubia, 2011 #4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15" w:tooltip="Larrubia, 2013 #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22429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5141C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or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 xml:space="preserve"> those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not targeting the infecting epitope 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>owing to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HCV escape mutations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V0dGxlcjwvQXV0aG9yPjxZZWFyPjIwMDY8L1llYXI+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V0dGxlcjwvQXV0aG9yPjxZZWFyPjIwMDY8L1llYXI+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E1743" w:rsidRPr="0046762C">
        <w:rPr>
          <w:rFonts w:ascii="Book Antiqua" w:eastAsia="Times New Roman" w:hAnsi="Book Antiqua" w:cs="Times"/>
          <w:color w:val="000000" w:themeColor="text1"/>
        </w:rPr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8" w:tooltip="Boettler, 2006 #9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. These data suggest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that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 xml:space="preserve"> viral load level could modulate</w:t>
      </w:r>
      <w:r w:rsidR="00D5214E" w:rsidRPr="0046762C">
        <w:rPr>
          <w:rFonts w:ascii="Book Antiqua" w:eastAsia="Times New Roman" w:hAnsi="Book Antiqua" w:cs="Times"/>
          <w:color w:val="000000" w:themeColor="text1"/>
        </w:rPr>
        <w:t xml:space="preserve"> the exhausted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 and 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lastRenderedPageBreak/>
        <w:t>pro-apoptot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>ic phenotype</w:t>
      </w:r>
      <w:r w:rsidR="00BE1743" w:rsidRPr="0046762C">
        <w:rPr>
          <w:rFonts w:ascii="Book Antiqua" w:eastAsia="Times New Roman" w:hAnsi="Book Antiqua" w:cs="Times"/>
          <w:color w:val="000000" w:themeColor="text1"/>
        </w:rPr>
        <w:t xml:space="preserve"> on HCV-specific CTLs</w:t>
      </w:r>
      <w:r w:rsidR="00C23A41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>Consequently, HCV burden decrease could help in HCV-specific CTL response restoration.</w:t>
      </w:r>
    </w:p>
    <w:p w14:paraId="6C92ECED" w14:textId="77777777" w:rsidR="00E63112" w:rsidRPr="0046762C" w:rsidRDefault="00E63112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5B9834AF" w14:textId="77777777" w:rsidR="0081524E" w:rsidRPr="0046762C" w:rsidRDefault="0081524E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IS IT NECESSARY TO RESTORE</w:t>
      </w:r>
      <w:r w:rsidR="00D5214E" w:rsidRPr="0046762C">
        <w:rPr>
          <w:rFonts w:ascii="Book Antiqua" w:eastAsia="Times New Roman" w:hAnsi="Book Antiqua" w:cs="Times"/>
          <w:b/>
          <w:color w:val="000000" w:themeColor="text1"/>
        </w:rPr>
        <w:t xml:space="preserve"> THE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HCV-SPECIFIC CTL RESPONSE</w:t>
      </w:r>
      <w:r w:rsidR="00857AE4" w:rsidRPr="0046762C">
        <w:rPr>
          <w:rFonts w:ascii="Book Antiqua" w:eastAsia="Times New Roman" w:hAnsi="Book Antiqua" w:cs="Times"/>
          <w:b/>
          <w:color w:val="000000" w:themeColor="text1"/>
        </w:rPr>
        <w:t xml:space="preserve"> TO OBTAIN A SUSTA</w:t>
      </w:r>
      <w:r w:rsidR="00C839AD" w:rsidRPr="0046762C">
        <w:rPr>
          <w:rFonts w:ascii="Book Antiqua" w:eastAsia="Times New Roman" w:hAnsi="Book Antiqua" w:cs="Times"/>
          <w:b/>
          <w:color w:val="000000" w:themeColor="text1"/>
        </w:rPr>
        <w:t>INED VIRAL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RESPONSE?</w:t>
      </w:r>
    </w:p>
    <w:p w14:paraId="2EA515D4" w14:textId="67D8F479" w:rsidR="000300D3" w:rsidRPr="0046762C" w:rsidRDefault="00597E2C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 xml:space="preserve">Although some studies suggest that HCV is completely eradicated from serum and peripheral blood mononuclear cells of spontaneously recovered or successfully treated </w:t>
      </w:r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patients</w:t>
      </w:r>
      <w:proofErr w:type="gramEnd"/>
      <w:r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XJuYXJkaW48L0F1dGhvcj48WWVhcj4yMDA4PC9ZZWFy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ZXJuYXJkaW48L0F1dGhvcj48WWVhcj4yMDA4PC9ZZWFy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Pr="0046762C">
        <w:rPr>
          <w:rFonts w:ascii="Book Antiqua" w:eastAsia="Times New Roman" w:hAnsi="Book Antiqua" w:cs="Times"/>
          <w:color w:val="000000" w:themeColor="text1"/>
        </w:rPr>
      </w:r>
      <w:r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9" w:tooltip="Bernardin, 2008 #11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9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30" w:tooltip="Maylin, 2008 #11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, this is a 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debated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topic widely</w:t>
      </w:r>
      <w:r w:rsidRPr="0046762C">
        <w:rPr>
          <w:rFonts w:ascii="Book Antiqua" w:hAnsi="Book Antiqua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discussed in the literature. 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Reservoirs of HCV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infection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 xml:space="preserve"> could persist after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a 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successful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 xml:space="preserve"> treatment, at least 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 xml:space="preserve">in interferon-containing </w:t>
      </w:r>
      <w:proofErr w:type="gramStart"/>
      <w:r w:rsidR="00857AE4" w:rsidRPr="0046762C">
        <w:rPr>
          <w:rFonts w:ascii="Book Antiqua" w:eastAsia="Times New Roman" w:hAnsi="Book Antiqua" w:cs="Times"/>
          <w:color w:val="000000" w:themeColor="text1"/>
        </w:rPr>
        <w:t>regime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s</w:t>
      </w:r>
      <w:proofErr w:type="gramEnd"/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GFtPC9BdXRob3I+PFllYXI+MjAwNDwvWWVhcj48UmVj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U4NjctNzQ8L3BhZ2VzPjx2b2x1bWU+Nzg8L3ZvbHVtZT48bnVtYmVyPjExPC9udW1i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0OTEtODwvcGFnZXM+PHZvbHVtZT40Mjwv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GFtPC9BdXRob3I+PFllYXI+MjAwNDwvWWVhcj48UmVj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U4NjctNzQ8L3BhZ2VzPjx2b2x1bWU+Nzg8L3ZvbHVtZT48bnVtYmVyPjExPC9udW1i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0OTEtODwvcGFnZXM+PHZvbHVtZT40Mjwv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F2246" w:rsidRPr="0046762C">
        <w:rPr>
          <w:rFonts w:ascii="Book Antiqua" w:eastAsia="Times New Roman" w:hAnsi="Book Antiqua" w:cs="Times"/>
          <w:color w:val="000000" w:themeColor="text1"/>
        </w:rPr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1" w:tooltip="Pham, 2004 #3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1-3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. In fact, negative and positive HCV RNA strand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 xml:space="preserve"> ha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ve been demonstrated i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n liver biopsies from SVR patients, indicating that HCV persisted a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nd replicated in the livers of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D5141C" w:rsidRPr="0046762C">
        <w:rPr>
          <w:rFonts w:ascii="Book Antiqua" w:eastAsia="Times New Roman" w:hAnsi="Book Antiqua" w:cs="Times"/>
          <w:color w:val="000000" w:themeColor="text1"/>
        </w:rPr>
        <w:t xml:space="preserve">some </w:t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sustained responders</w:t>
      </w:r>
      <w:r w:rsidR="007E74C6" w:rsidRPr="0046762C">
        <w:rPr>
          <w:rFonts w:ascii="Book Antiqua" w:eastAsia="Times New Roman" w:hAnsi="Book Antiqua" w:cs="Times"/>
          <w:color w:val="000000" w:themeColor="text1"/>
        </w:rPr>
        <w:t xml:space="preserve"> after treatment</w:t>
      </w:r>
      <w:r w:rsidR="001709B3" w:rsidRPr="0046762C">
        <w:rPr>
          <w:rFonts w:ascii="Book Antiqua" w:eastAsia="Times New Roman" w:hAnsi="Book Antiqua" w:cs="Times"/>
          <w:color w:val="000000" w:themeColor="text1"/>
        </w:rPr>
        <w:t xml:space="preserve"> with </w:t>
      </w:r>
      <w:r w:rsidR="001709B3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1709B3" w:rsidRPr="0046762C">
        <w:rPr>
          <w:rFonts w:ascii="Book Antiqua" w:eastAsia="Times New Roman" w:hAnsi="Book Antiqua" w:cs="Times"/>
          <w:color w:val="000000" w:themeColor="text1"/>
        </w:rPr>
        <w:t>-interferon plus ribavirin</w:t>
      </w:r>
      <w:r w:rsidR="0008771D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XN0aWxsbzwvQXV0aG9yPjxZZWFyPjIwMDY8L1llYXI+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jEyNzctODM8L3BhZ2VzPjx2b2x1bWU+NDM8L3Zv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XN0aWxsbzwvQXV0aG9yPjxZZWFyPjIwMDY8L1llYXI+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8771D" w:rsidRPr="0046762C">
        <w:rPr>
          <w:rFonts w:ascii="Book Antiqua" w:eastAsia="Times New Roman" w:hAnsi="Book Antiqua" w:cs="Times"/>
          <w:color w:val="000000" w:themeColor="text1"/>
        </w:rPr>
      </w:r>
      <w:r w:rsidR="0008771D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4" w:tooltip="Castillo, 2006 #2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08771D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1524E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 Other authors have 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 xml:space="preserve">also 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>demonstrated in patients with SVR that small quantities of HCV RNA may persist in liver or macrophages and lymphocytes for up to 9 years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after therapy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. This continuous viral presence could result in persistence of humoral and cellular immunity for many years after therapy and could present a potential risk for infection </w:t>
      </w:r>
      <w:proofErr w:type="gramStart"/>
      <w:r w:rsidR="0039489E" w:rsidRPr="0046762C">
        <w:rPr>
          <w:rFonts w:ascii="Book Antiqua" w:eastAsia="Times New Roman" w:hAnsi="Book Antiqua" w:cs="Times"/>
          <w:color w:val="000000" w:themeColor="text1"/>
        </w:rPr>
        <w:t>reactivation</w:t>
      </w:r>
      <w:proofErr w:type="gramEnd"/>
      <w:r w:rsidR="0039489E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SYWRrb3dza2k8L0F1dGhvcj48WWVhcj4yMDA1PC9ZZWFy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SYWRrb3dza2k8L0F1dGhvcj48WWVhcj4yMDA1PC9ZZWFy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9489E" w:rsidRPr="0046762C">
        <w:rPr>
          <w:rFonts w:ascii="Book Antiqua" w:eastAsia="Times New Roman" w:hAnsi="Book Antiqua" w:cs="Times"/>
          <w:color w:val="000000" w:themeColor="text1"/>
        </w:rPr>
      </w:r>
      <w:r w:rsidR="0039489E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2" w:tooltip="Radkowski, 2005 #3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>Moreover, in non</w:t>
      </w:r>
      <w:r w:rsidR="005B61F9" w:rsidRPr="0046762C">
        <w:rPr>
          <w:rFonts w:ascii="Book Antiqua" w:eastAsia="Times New Roman" w:hAnsi="Book Antiqua" w:cs="Times"/>
          <w:color w:val="000000" w:themeColor="text1"/>
        </w:rPr>
        <w:t>-</w:t>
      </w:r>
      <w:proofErr w:type="spellStart"/>
      <w:r w:rsidR="0067537A" w:rsidRPr="0046762C">
        <w:rPr>
          <w:rFonts w:ascii="Book Antiqua" w:eastAsia="Times New Roman" w:hAnsi="Book Antiqua" w:cs="Times"/>
          <w:color w:val="000000" w:themeColor="text1"/>
        </w:rPr>
        <w:t>vir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>a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>emic</w:t>
      </w:r>
      <w:proofErr w:type="spellEnd"/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HCV antibody–pos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itive patients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 xml:space="preserve"> liver biopsies that are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usually abnormal</w:t>
      </w:r>
      <w:r w:rsidR="000300D3" w:rsidRPr="0046762C">
        <w:rPr>
          <w:rFonts w:ascii="Book Antiqua" w:hAnsi="Book Antiqua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have been shown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. Fibrosis was present in most 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cases 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with similar inflammatory infiltrate to </w:t>
      </w:r>
      <w:proofErr w:type="spellStart"/>
      <w:r w:rsidR="0067537A" w:rsidRPr="0046762C">
        <w:rPr>
          <w:rFonts w:ascii="Book Antiqua" w:eastAsia="Times New Roman" w:hAnsi="Book Antiqua" w:cs="Times"/>
          <w:color w:val="000000" w:themeColor="text1"/>
        </w:rPr>
        <w:t>vir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>a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>emic</w:t>
      </w:r>
      <w:proofErr w:type="spellEnd"/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cases. The presence of a CD8</w:t>
      </w:r>
      <w:r w:rsidR="0067537A" w:rsidRPr="0046762C">
        <w:rPr>
          <w:rFonts w:ascii="Book Antiqua" w:eastAsia="Times New Roman" w:hAnsi="Book Antiqua" w:cs="Times"/>
          <w:color w:val="000000" w:themeColor="text1"/>
          <w:vertAlign w:val="superscript"/>
        </w:rPr>
        <w:t>+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rich inflammatory infiltrate in those cases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 xml:space="preserve"> could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s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>uggest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an ongoing immune response in the liver, supporting the view that HCV may pers</w:t>
      </w:r>
      <w:r w:rsidR="007E74C6" w:rsidRPr="0046762C">
        <w:rPr>
          <w:rFonts w:ascii="Book Antiqua" w:eastAsia="Times New Roman" w:hAnsi="Book Antiqua" w:cs="Times"/>
          <w:color w:val="000000" w:themeColor="text1"/>
        </w:rPr>
        <w:t>ist in the liver in some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 xml:space="preserve"> of 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 xml:space="preserve">considered 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>HCV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t>RNA–negative cases</w:t>
      </w:r>
      <w:r w:rsidR="004B77B6" w:rsidRPr="0046762C">
        <w:rPr>
          <w:rFonts w:ascii="Book Antiqua" w:eastAsia="Times New Roman" w:hAnsi="Book Antiqua" w:cs="Times"/>
          <w:color w:val="000000" w:themeColor="text1"/>
        </w:rPr>
        <w:t>, analyzed with standard PCR techniques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b2FyZTwvQXV0aG9yPjxZZWFyPjIwMDg8L1llYXI+PFJl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b2FyZTwvQXV0aG9yPjxZZWFyPjIwMDg8L1llYXI+PFJl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7537A" w:rsidRPr="0046762C">
        <w:rPr>
          <w:rFonts w:ascii="Book Antiqua" w:eastAsia="Times New Roman" w:hAnsi="Book Antiqua" w:cs="Times"/>
          <w:color w:val="000000" w:themeColor="text1"/>
        </w:rPr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5" w:tooltip="Hoare, 2008 #8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67537A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709B3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Thus, </w:t>
      </w:r>
      <w:r w:rsidR="00FA21B2" w:rsidRPr="0046762C">
        <w:rPr>
          <w:rFonts w:ascii="Book Antiqua" w:eastAsia="Times New Roman" w:hAnsi="Book Antiqua" w:cs="Times"/>
          <w:color w:val="000000" w:themeColor="text1"/>
        </w:rPr>
        <w:t xml:space="preserve">all 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these data suggest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that 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 xml:space="preserve">at least 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>some SVR patients would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 not experience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 xml:space="preserve"> a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 complete HCV infection clearance, despite apparent clinical disease resolution</w:t>
      </w:r>
      <w:r w:rsidR="006B243E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 and in these cases HCV-specific CTL restoration could play an essential role </w:t>
      </w:r>
      <w:r w:rsidR="00857AE4" w:rsidRPr="0046762C">
        <w:rPr>
          <w:rFonts w:ascii="Book Antiqua" w:eastAsia="Times New Roman" w:hAnsi="Book Antiqua" w:cs="Times"/>
          <w:color w:val="000000" w:themeColor="text1"/>
        </w:rPr>
        <w:t>in avoiding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 xml:space="preserve"> infection relapse. In fact</w:t>
      </w:r>
      <w:r w:rsidR="001709B3" w:rsidRPr="0046762C">
        <w:rPr>
          <w:rFonts w:ascii="Book Antiqua" w:eastAsia="Times New Roman" w:hAnsi="Book Antiqua" w:cs="Times"/>
          <w:color w:val="000000" w:themeColor="text1"/>
        </w:rPr>
        <w:t>, a longitudinal analysis of HCV RNA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and HCV-specific CTL response in SVR patients after treatment disclosed th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at HCV traces persisted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several years after end of treatment and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 xml:space="preserve"> interestingly,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these HCV RNA peaks </w:t>
      </w:r>
      <w:r w:rsidR="0039489E" w:rsidRPr="0046762C">
        <w:rPr>
          <w:rFonts w:ascii="Book Antiqua" w:eastAsia="Times New Roman" w:hAnsi="Book Antiqua" w:cs="Times"/>
          <w:color w:val="000000" w:themeColor="text1"/>
        </w:rPr>
        <w:t>match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ed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with a 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lastRenderedPageBreak/>
        <w:t>detectabl</w:t>
      </w:r>
      <w:r w:rsidR="00FA21B2" w:rsidRPr="0046762C">
        <w:rPr>
          <w:rFonts w:ascii="Book Antiqua" w:eastAsia="Times New Roman" w:hAnsi="Book Antiqua" w:cs="Times"/>
          <w:color w:val="000000" w:themeColor="text1"/>
        </w:rPr>
        <w:t>e HCV-specific CTL response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FA21B2" w:rsidRPr="0046762C">
        <w:rPr>
          <w:rFonts w:ascii="Book Antiqua" w:eastAsia="Times New Roman" w:hAnsi="Book Antiqua" w:cs="Times"/>
          <w:color w:val="000000" w:themeColor="text1"/>
        </w:rPr>
        <w:t xml:space="preserve"> expressing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activation marker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7E74C6" w:rsidRPr="0046762C">
        <w:rPr>
          <w:rFonts w:ascii="Book Antiqua" w:eastAsia="Times New Roman" w:hAnsi="Book Antiqua" w:cs="Times"/>
          <w:color w:val="000000" w:themeColor="text1"/>
        </w:rPr>
        <w:t xml:space="preserve"> and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r w:rsidR="007E74C6" w:rsidRPr="0046762C">
        <w:rPr>
          <w:rFonts w:ascii="Book Antiqua" w:eastAsia="Times New Roman" w:hAnsi="Book Antiqua" w:cs="Times"/>
          <w:color w:val="000000" w:themeColor="text1"/>
        </w:rPr>
        <w:t>sugges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ting</w:t>
      </w:r>
      <w:r w:rsidR="008D48B0" w:rsidRPr="0046762C">
        <w:rPr>
          <w:rFonts w:ascii="Book Antiqua" w:eastAsia="Times New Roman" w:hAnsi="Book Antiqua" w:cs="Times"/>
          <w:color w:val="000000" w:themeColor="text1"/>
        </w:rPr>
        <w:t xml:space="preserve"> that these cells could keep the virus under control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 xml:space="preserve"> after SVR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WVyYXB1PC9BdXRob3I+PFllYXI+MjAxMTwvWWVhcj48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Y3Ni02ODUgZTE8L3BhZ2VzPjx2b2x1bWU+MTQwPC92b2x1bWU+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WVyYXB1PC9BdXRob3I+PFllYXI+MjAxMTwvWWVhcj48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Y3Ni02ODUgZTE8L3BhZ2VzPjx2b2x1bWU+MTQwPC92b2x1bWU+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F2246" w:rsidRPr="0046762C">
        <w:rPr>
          <w:rFonts w:ascii="Book Antiqua" w:eastAsia="Times New Roman" w:hAnsi="Book Antiqua" w:cs="Times"/>
          <w:color w:val="000000" w:themeColor="text1"/>
        </w:rPr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6" w:tooltip="Veerapu, 2011 #2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D48B0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Additionally, the sera o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f these SVR patients could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 xml:space="preserve"> also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be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infective, since chimpanzees have been infected</w:t>
      </w:r>
      <w:r w:rsidR="00FA21B2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using the serum from resolver cases with detectable HCV traces after complete cli</w:t>
      </w:r>
      <w:r w:rsidR="009559B8" w:rsidRPr="0046762C">
        <w:rPr>
          <w:rFonts w:ascii="Book Antiqua" w:eastAsia="Times New Roman" w:hAnsi="Book Antiqua" w:cs="Times"/>
          <w:color w:val="000000" w:themeColor="text1"/>
        </w:rPr>
        <w:t>nical infection resolution due to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anti-HCV treatment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Veerapu&lt;/Author&gt;&lt;Year&gt;2014&lt;/Year&gt;&lt;RecNum&gt;24&lt;/RecNum&gt;&lt;DisplayText&gt;&lt;style face="superscript"&gt;[37]&lt;/style&gt;&lt;/DisplayText&gt;&lt;record&gt;&lt;rec-number&gt;24&lt;/rec-number&gt;&lt;foreign-keys&gt;&lt;key app="EN" db-id="za0zwx2wqafxe6et99opfz5drpww5azvww2v"&gt;24&lt;/key&gt;&lt;/foreign-keys&gt;&lt;ref-type name="Journal Article"&gt;17&lt;/ref-type&gt;&lt;contributors&gt;&lt;authors&gt;&lt;author&gt;Veerapu, N. S.&lt;/author&gt;&lt;author&gt;Park, S. H.&lt;/author&gt;&lt;author&gt;Tully, D. C.&lt;/author&gt;&lt;author&gt;Allen, T. M.&lt;/author&gt;&lt;author&gt;Rehermann, B.&lt;/author&gt;&lt;/authors&gt;&lt;/contributors&gt;&lt;titles&gt;&lt;title&gt;Trace amounts of sporadically reappearing HCV RNA can cause infection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3469-78&lt;/pages&gt;&lt;volume&gt;124&lt;/volume&gt;&lt;number&gt;8&lt;/number&gt;&lt;dates&gt;&lt;year&gt;2014&lt;/year&gt;&lt;pub-dates&gt;&lt;date&gt;Aug 1&lt;/date&gt;&lt;/pub-dates&gt;&lt;/dates&gt;&lt;isbn&gt;1558-8238 (Electronic)&amp;#xD;0021-9738 (Linking)&lt;/isbn&gt;&lt;accession-num&gt;25003189&lt;/accession-num&gt;&lt;urls&gt;&lt;related-urls&gt;&lt;url&gt;http://www.ncbi.nlm.nih.gov/pubmed/25003189&lt;/url&gt;&lt;/related-urls&gt;&lt;/urls&gt;&lt;custom2&gt;4109550&lt;/custom2&gt;&lt;electronic-resource-num&gt;10.1172/JCI73104&lt;/electronic-resource-num&gt;&lt;/record&gt;&lt;/Cite&gt;&lt;/EndNote&gt;</w:instrTex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7" w:tooltip="Veerapu, 2014 #2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B5065" w:rsidRPr="0046762C">
        <w:rPr>
          <w:rFonts w:ascii="Book Antiqua" w:eastAsia="Times New Roman" w:hAnsi="Book Antiqua" w:cs="Times"/>
          <w:color w:val="000000" w:themeColor="text1"/>
        </w:rPr>
        <w:t>. It is true that very few cases of HCV reactivation after infection resolution have been described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U8L0F1dGhvcj48WWVhcj4yMDA1PC9ZZWFyPjxSZWNO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MDg4LTkyPC9wYWdlcz48dm9sdW1lPjE5Mjwvdm9sdW1l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U8L0F1dGhvcj48WWVhcj4yMDA1PC9ZZWFyPjxSZWNO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MDg4LTkyPC9wYWdlcz48dm9sdW1lPjE5Mjwvdm9sdW1l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F2246" w:rsidRPr="0046762C">
        <w:rPr>
          <w:rFonts w:ascii="Book Antiqua" w:eastAsia="Times New Roman" w:hAnsi="Book Antiqua" w:cs="Times"/>
          <w:color w:val="000000" w:themeColor="text1"/>
        </w:rPr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8" w:tooltip="Lee, 2005 #3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8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39" w:tooltip="Lin, 2008 #11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F224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F2246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in contrast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to what happen</w:t>
      </w:r>
      <w:r w:rsidR="00B25C34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in HBV infection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mainly in immunosuppressed patients</w:t>
      </w:r>
      <w:r w:rsidR="00A108F3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Hwang&lt;/Author&gt;&lt;Year&gt;2014&lt;/Year&gt;&lt;RecNum&gt;41&lt;/RecNum&gt;&lt;DisplayText&gt;&lt;style face="superscript"&gt;[40]&lt;/style&gt;&lt;/DisplayText&gt;&lt;record&gt;&lt;rec-number&gt;41&lt;/rec-number&gt;&lt;foreign-keys&gt;&lt;key app="EN" db-id="za0zwx2wqafxe6et99opfz5drpww5azvww2v"&gt;41&lt;/key&gt;&lt;/foreign-keys&gt;&lt;ref-type name="Journal Article"&gt;17&lt;/ref-type&gt;&lt;contributors&gt;&lt;authors&gt;&lt;author&gt;Hwang, J. P.&lt;/author&gt;&lt;author&gt;Lok, A. S.&lt;/author&gt;&lt;/authors&gt;&lt;/contributors&gt;&lt;auth-address&gt;Department of General Internal Medicine, Division of Internal Medicine, The University of Texas MD Anderson Cancer Center, 1400 Pressler Street, Houston, TX 77030, USA.&amp;#xD;Department of Internal Medicine and Gastroenterology, A. Alfred Taubman Health Care Center, University of Michigan, 1500 East Medical Center Drive, Room 3912, Ann Arbor, MI 48109-5362, USA.&lt;/auth-address&gt;&lt;titles&gt;&lt;title&gt;Management of patients with hepatitis B who require immunosuppressive therapy&lt;/title&gt;&lt;secondary-title&gt;Nat Rev Gastroenterol Hepatol&lt;/secondary-title&gt;&lt;alt-title&gt;Nature reviews. Gastroenterology &amp;amp; hepatology&lt;/alt-title&gt;&lt;/titles&gt;&lt;periodical&gt;&lt;full-title&gt;Nat Rev Gastroenterol Hepatol&lt;/full-title&gt;&lt;abbr-1&gt;Nature reviews. Gastroenterology &amp;amp; hepatology&lt;/abbr-1&gt;&lt;/periodical&gt;&lt;alt-periodical&gt;&lt;full-title&gt;Nat Rev Gastroenterol Hepatol&lt;/full-title&gt;&lt;abbr-1&gt;Nature reviews. Gastroenterology &amp;amp; hepatology&lt;/abbr-1&gt;&lt;/alt-periodical&gt;&lt;pages&gt;209-19&lt;/pages&gt;&lt;volume&gt;11&lt;/volume&gt;&lt;number&gt;4&lt;/number&gt;&lt;dates&gt;&lt;year&gt;2014&lt;/year&gt;&lt;pub-dates&gt;&lt;date&gt;Apr&lt;/date&gt;&lt;/pub-dates&gt;&lt;/dates&gt;&lt;isbn&gt;1759-5053 (Electronic)&amp;#xD;1759-5045 (Linking)&lt;/isbn&gt;&lt;accession-num&gt;24247262&lt;/accession-num&gt;&lt;urls&gt;&lt;related-urls&gt;&lt;url&gt;http://www.ncbi.nlm.nih.gov/pubmed/24247262&lt;/url&gt;&lt;/related-urls&gt;&lt;/urls&gt;&lt;custom2&gt;4170710&lt;/custom2&gt;&lt;electronic-resource-num&gt;10.1038/nrgastro.2013.216&lt;/electronic-resource-num&gt;&lt;/record&gt;&lt;/Cite&gt;&lt;/EndNote&gt;</w:instrText>
      </w:r>
      <w:r w:rsidR="00A108F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0" w:tooltip="Hwang, 2014 #4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A108F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>In fact, during clinical practice, most of the</w:t>
      </w:r>
      <w:r w:rsidR="00714C7E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 xml:space="preserve"> HCV</w:t>
      </w:r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 xml:space="preserve"> patients who show sustained undetectable </w:t>
      </w:r>
      <w:proofErr w:type="spellStart"/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>viraemia</w:t>
      </w:r>
      <w:proofErr w:type="spellEnd"/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 xml:space="preserve"> with usual PCR assay develop a permanent </w:t>
      </w:r>
      <w:r w:rsidR="00DF6CB4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>clinical control,</w:t>
      </w:r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 xml:space="preserve"> while in HBV infection is more common the vir</w:t>
      </w:r>
      <w:r w:rsidR="004F7857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>al</w:t>
      </w:r>
      <w:r w:rsidR="004313FF" w:rsidRPr="0046762C">
        <w:rPr>
          <w:rFonts w:ascii="Book Antiqua" w:eastAsia="Times New Roman" w:hAnsi="Book Antiqua" w:cs="Times"/>
          <w:bCs/>
          <w:iCs/>
          <w:color w:val="000000" w:themeColor="text1"/>
          <w:lang w:val="en-GB"/>
        </w:rPr>
        <w:t xml:space="preserve"> reactivation under immune-suppressive conditions.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Nevertheless, this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does not</w:t>
      </w:r>
      <w:r w:rsidR="004313FF" w:rsidRPr="0046762C">
        <w:rPr>
          <w:rFonts w:ascii="Book Antiqua" w:eastAsia="Times New Roman" w:hAnsi="Book Antiqua" w:cs="Times"/>
          <w:color w:val="000000" w:themeColor="text1"/>
        </w:rPr>
        <w:t xml:space="preserve"> mandatory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mean that after SVR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HCV is completely cleared by </w:t>
      </w:r>
      <w:r w:rsidR="00D561BE" w:rsidRPr="0046762C">
        <w:rPr>
          <w:rFonts w:ascii="Book Antiqua" w:eastAsia="Times New Roman" w:hAnsi="Book Antiqua" w:cs="Times"/>
          <w:color w:val="000000" w:themeColor="text1"/>
        </w:rPr>
        <w:t>interferon/ribavirin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 xml:space="preserve"> treatment.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In fact,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the data 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 xml:space="preserve">previously 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>summarized show that HCV</w:t>
      </w:r>
      <w:r w:rsidR="00A108F3" w:rsidRPr="0046762C">
        <w:rPr>
          <w:rFonts w:ascii="Book Antiqua" w:eastAsia="Times New Roman" w:hAnsi="Book Antiqua" w:cs="Times"/>
          <w:color w:val="000000" w:themeColor="text1"/>
        </w:rPr>
        <w:t xml:space="preserve"> replication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 xml:space="preserve"> a long period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 xml:space="preserve"> after SVR development</w:t>
      </w:r>
      <w:r w:rsidR="000300D3" w:rsidRPr="0046762C">
        <w:rPr>
          <w:rFonts w:ascii="Book Antiqua" w:hAnsi="Book Antiqua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can be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demonstrated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E3602" w:rsidRPr="0046762C">
        <w:rPr>
          <w:rFonts w:ascii="Book Antiqua" w:eastAsia="Times New Roman" w:hAnsi="Book Antiqua" w:cs="Times"/>
          <w:color w:val="000000" w:themeColor="text1"/>
        </w:rPr>
        <w:t>but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probably</w:t>
      </w:r>
      <w:r w:rsidR="007402D6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these viral traces are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 xml:space="preserve"> finally completel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>y deleted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by the HCV-specific-CTL</w:t>
      </w:r>
      <w:r w:rsidR="00747B2A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>, avoiding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thus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far the possibility of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a late</w:t>
      </w:r>
      <w:r w:rsidR="00DB5065" w:rsidRPr="0046762C">
        <w:rPr>
          <w:rFonts w:ascii="Book Antiqua" w:eastAsia="Times New Roman" w:hAnsi="Book Antiqua" w:cs="Times"/>
          <w:color w:val="000000" w:themeColor="text1"/>
        </w:rPr>
        <w:t xml:space="preserve"> HCV infection reactivation.</w:t>
      </w:r>
      <w:r w:rsidR="001D6050" w:rsidRPr="0046762C">
        <w:rPr>
          <w:rFonts w:ascii="Book Antiqua" w:hAnsi="Book Antiqua"/>
          <w:color w:val="000000" w:themeColor="text1"/>
        </w:rPr>
        <w:t xml:space="preserve"> Thus, checking the quality of the HCV-specific CTL-response</w:t>
      </w:r>
      <w:r w:rsidR="001D6050" w:rsidRPr="0046762C">
        <w:rPr>
          <w:rFonts w:ascii="Book Antiqua" w:eastAsia="Times New Roman" w:hAnsi="Book Antiqua" w:cs="Times"/>
          <w:color w:val="000000" w:themeColor="text1"/>
        </w:rPr>
        <w:t xml:space="preserve"> would be useful for tracking those patients who develop immunosuppression soon after developing SVR and </w:t>
      </w:r>
      <w:r w:rsidR="003F6A50" w:rsidRPr="0046762C">
        <w:rPr>
          <w:rFonts w:ascii="Book Antiqua" w:eastAsia="Times New Roman" w:hAnsi="Book Antiqua" w:cs="Times"/>
          <w:color w:val="000000" w:themeColor="text1"/>
        </w:rPr>
        <w:t xml:space="preserve">consequently, </w:t>
      </w:r>
      <w:r w:rsidR="001D6050" w:rsidRPr="0046762C">
        <w:rPr>
          <w:rFonts w:ascii="Book Antiqua" w:eastAsia="Times New Roman" w:hAnsi="Book Antiqua" w:cs="Times"/>
          <w:color w:val="000000" w:themeColor="text1"/>
        </w:rPr>
        <w:t>could be</w:t>
      </w:r>
      <w:r w:rsidR="003F6A50" w:rsidRPr="0046762C">
        <w:rPr>
          <w:rFonts w:ascii="Book Antiqua" w:eastAsia="Times New Roman" w:hAnsi="Book Antiqua" w:cs="Times"/>
          <w:color w:val="000000" w:themeColor="text1"/>
        </w:rPr>
        <w:t xml:space="preserve"> at risk of recurrence until their</w:t>
      </w:r>
      <w:r w:rsidR="001D6050" w:rsidRPr="0046762C">
        <w:rPr>
          <w:rFonts w:ascii="Book Antiqua" w:eastAsia="Times New Roman" w:hAnsi="Book Antiqua" w:cs="Times"/>
          <w:color w:val="000000" w:themeColor="text1"/>
        </w:rPr>
        <w:t xml:space="preserve"> immune system is restored</w:t>
      </w:r>
      <w:r w:rsidR="003F6A50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U8L0F1dGhvcj48WWVhcj4yMDA1PC9ZZWFyPjxSZWNO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MDg4LTkyPC9wYWdlcz48dm9sdW1lPjE5Mjwvdm9sdW1l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</w:fldData>
        </w:fldChar>
      </w:r>
      <w:r w:rsidR="003F6A50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3F6A50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WU8L0F1dGhvcj48WWVhcj4yMDA1PC9ZZWFyPjxSZWNO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MDg4LTkyPC9wYWdlcz48dm9sdW1lPjE5Mjwvdm9sdW1l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</w:fldData>
        </w:fldChar>
      </w:r>
      <w:r w:rsidR="003F6A50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3F6A50" w:rsidRPr="0046762C">
        <w:rPr>
          <w:rFonts w:ascii="Book Antiqua" w:eastAsia="Times New Roman" w:hAnsi="Book Antiqua" w:cs="Times"/>
          <w:color w:val="000000" w:themeColor="text1"/>
        </w:rPr>
      </w:r>
      <w:r w:rsidR="003F6A50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F6A50" w:rsidRPr="0046762C">
        <w:rPr>
          <w:rFonts w:ascii="Book Antiqua" w:eastAsia="Times New Roman" w:hAnsi="Book Antiqua" w:cs="Times"/>
          <w:color w:val="000000" w:themeColor="text1"/>
        </w:rPr>
      </w:r>
      <w:r w:rsidR="003F6A50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3F6A50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8" w:tooltip="Lee, 2005 #3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8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39" w:tooltip="Lin, 2008 #11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9</w:t>
        </w:r>
      </w:hyperlink>
      <w:r w:rsidR="003F6A50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3F6A50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D6050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3F6A50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On the other hand, in</w:t>
      </w:r>
      <w:r w:rsidR="00655B47" w:rsidRPr="0046762C">
        <w:rPr>
          <w:rFonts w:ascii="Book Antiqua" w:eastAsia="Times New Roman" w:hAnsi="Book Antiqua" w:cs="Times"/>
          <w:color w:val="000000" w:themeColor="text1"/>
        </w:rPr>
        <w:t xml:space="preserve"> interferon-free regime</w:t>
      </w:r>
      <w:r w:rsidR="00A108F3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A108F3" w:rsidRPr="0046762C">
        <w:rPr>
          <w:rFonts w:ascii="Book Antiqua" w:eastAsia="Times New Roman" w:hAnsi="Book Antiqua" w:cs="Times"/>
          <w:color w:val="000000" w:themeColor="text1"/>
        </w:rPr>
        <w:t xml:space="preserve"> based on DAA combination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there is</w:t>
      </w:r>
      <w:r w:rsidR="00177949" w:rsidRPr="0046762C">
        <w:rPr>
          <w:rFonts w:ascii="Book Antiqua" w:eastAsia="Times New Roman" w:hAnsi="Book Antiqua" w:cs="Times"/>
          <w:color w:val="000000" w:themeColor="text1"/>
        </w:rPr>
        <w:t xml:space="preserve"> not yet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any </w:t>
      </w:r>
      <w:r w:rsidR="00177949" w:rsidRPr="0046762C">
        <w:rPr>
          <w:rFonts w:ascii="Book Antiqua" w:eastAsia="Times New Roman" w:hAnsi="Book Antiqua" w:cs="Times"/>
          <w:color w:val="000000" w:themeColor="text1"/>
        </w:rPr>
        <w:t xml:space="preserve">data about occult infection after SVR. These therapeutic combinations are highly effective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in controlling the infection but what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has not been address</w:t>
      </w:r>
      <w:r w:rsidR="00C574C9" w:rsidRPr="0046762C">
        <w:rPr>
          <w:rFonts w:ascii="Book Antiqua" w:eastAsia="Times New Roman" w:hAnsi="Book Antiqua" w:cs="Times"/>
          <w:color w:val="000000" w:themeColor="text1"/>
        </w:rPr>
        <w:t>ed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yet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is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whether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adaptive immune response collaboration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is necessary</w:t>
      </w:r>
      <w:r w:rsidR="00813FB2" w:rsidRPr="0046762C">
        <w:rPr>
          <w:rFonts w:ascii="Book Antiqua" w:eastAsia="Times New Roman" w:hAnsi="Book Antiqua" w:cs="Times"/>
          <w:color w:val="000000" w:themeColor="text1"/>
        </w:rPr>
        <w:t xml:space="preserve"> to obtain the desired goal</w:t>
      </w:r>
      <w:r w:rsidR="00177949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>Before treatment</w:t>
      </w:r>
      <w:r w:rsidR="00AF2951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there are natural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ly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occurring resistant variants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 xml:space="preserve"> to DAA </w:t>
      </w:r>
      <w:proofErr w:type="gramStart"/>
      <w:r w:rsidR="002F1345" w:rsidRPr="0046762C">
        <w:rPr>
          <w:rFonts w:ascii="Book Antiqua" w:eastAsia="Times New Roman" w:hAnsi="Book Antiqua" w:cs="Times"/>
          <w:color w:val="000000" w:themeColor="text1"/>
        </w:rPr>
        <w:t>combinations</w:t>
      </w:r>
      <w:proofErr w:type="gramEnd"/>
      <w:r w:rsidR="00D945F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XJnZXJpZG9uLVRoZXJtZXQ8L0F1dGhvcj48WWVhcj4y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EwNTU2OTwvcGFnZXM+PHZvbHVtZT45PC92b2x1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kYXRlcz48eWVhcj4yMDE0PC95ZWFyPjxwdWItZGF0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XJnZXJpZG9uLVRoZXJtZXQ8L0F1dGhvcj48WWVhcj4y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EwNTU2OTwvcGFnZXM+PHZvbHVtZT45PC92b2x1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kYXRlcz48eWVhcj4yMDE0PC95ZWFyPjxwdWItZGF0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945F1" w:rsidRPr="0046762C">
        <w:rPr>
          <w:rFonts w:ascii="Book Antiqua" w:eastAsia="Times New Roman" w:hAnsi="Book Antiqua" w:cs="Times"/>
          <w:color w:val="000000" w:themeColor="text1"/>
        </w:rPr>
      </w:r>
      <w:r w:rsidR="00D945F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1" w:tooltip="Margeridon-Thermet, 2014 #8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1-4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D945F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17843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F17843" w:rsidRPr="0046762C">
        <w:rPr>
          <w:rFonts w:ascii="Book Antiqua" w:hAnsi="Book Antiqua"/>
          <w:color w:val="000000" w:themeColor="text1"/>
        </w:rPr>
        <w:t xml:space="preserve"> 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>because of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 xml:space="preserve"> the high mutation rate of HCV during replication</w:t>
      </w:r>
      <w:r w:rsidR="00F70E22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F7857" w:rsidRPr="0046762C">
        <w:rPr>
          <w:rFonts w:ascii="Book Antiqua" w:eastAsia="Times New Roman" w:hAnsi="Book Antiqua" w:cs="Times"/>
          <w:color w:val="000000" w:themeColor="text1"/>
        </w:rPr>
        <w:t>due to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 xml:space="preserve"> the lack of </w:t>
      </w:r>
      <w:r w:rsidR="004E3602" w:rsidRPr="0046762C">
        <w:rPr>
          <w:rFonts w:ascii="Book Antiqua" w:eastAsia="Times New Roman" w:hAnsi="Book Antiqua" w:cs="Times"/>
          <w:color w:val="000000" w:themeColor="text1"/>
        </w:rPr>
        <w:t>proofreading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 xml:space="preserve"> function in the HCV RNA polymerase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HdWlsbG91LUd1aWxsZW1ldHRlPC9BdXRob3I+PFll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I0MTYtMjY8L3BhZ2VzPjx2b2x1bWU+MTM8L3ZvbHVtZT48bnVtYmVyPjE3PC9u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HdWlsbG91LUd1aWxsZW1ldHRlPC9BdXRob3I+PFll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17843" w:rsidRPr="0046762C">
        <w:rPr>
          <w:rFonts w:ascii="Book Antiqua" w:eastAsia="Times New Roman" w:hAnsi="Book Antiqua" w:cs="Times"/>
          <w:color w:val="000000" w:themeColor="text1"/>
        </w:rPr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4" w:tooltip="Le Guillou-Guillemette, 2007 #9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. It is true that viral resistance to DAA 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>regimens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will occur in a reduced number of </w:t>
      </w:r>
      <w:proofErr w:type="spellStart"/>
      <w:r w:rsidR="00DA55DB" w:rsidRPr="0046762C">
        <w:rPr>
          <w:rFonts w:ascii="Book Antiqua" w:eastAsia="Times New Roman" w:hAnsi="Book Antiqua" w:cs="Times"/>
          <w:color w:val="000000" w:themeColor="text1"/>
        </w:rPr>
        <w:t>virions</w:t>
      </w:r>
      <w:proofErr w:type="spellEnd"/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, but at least </w:t>
      </w:r>
      <w:r w:rsidR="004E3602" w:rsidRPr="0046762C">
        <w:rPr>
          <w:rFonts w:ascii="Book Antiqua" w:eastAsia="Times New Roman" w:hAnsi="Book Antiqua" w:cs="Times"/>
          <w:color w:val="000000" w:themeColor="text1"/>
        </w:rPr>
        <w:t>statistically,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this situation could happen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 xml:space="preserve"> and</w:t>
      </w:r>
      <w:r w:rsidR="004E3602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 xml:space="preserve"> in this setting it could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be necess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>ary to combine the effect of the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>e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lastRenderedPageBreak/>
        <w:t>powerful drugs with the immune system action to get ri</w:t>
      </w:r>
      <w:r w:rsidR="007E74C6" w:rsidRPr="0046762C">
        <w:rPr>
          <w:rFonts w:ascii="Book Antiqua" w:eastAsia="Times New Roman" w:hAnsi="Book Antiqua" w:cs="Times"/>
          <w:color w:val="000000" w:themeColor="text1"/>
        </w:rPr>
        <w:t>d of the minor resistant variants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to DAA regime</w:t>
      </w:r>
      <w:r w:rsidR="00D945F1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DA55DB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</w:p>
    <w:p w14:paraId="07155966" w14:textId="77777777" w:rsidR="0040365B" w:rsidRPr="0046762C" w:rsidRDefault="0040365B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0E43221D" w14:textId="77777777" w:rsidR="00276A99" w:rsidRPr="0046762C" w:rsidRDefault="007A4D4E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INTERFERON-</w:t>
      </w:r>
      <w:r w:rsidR="00276A99" w:rsidRPr="0046762C">
        <w:rPr>
          <w:rFonts w:ascii="Book Antiqua" w:eastAsia="Times New Roman" w:hAnsi="Book Antiqua" w:cs="Times"/>
          <w:b/>
          <w:color w:val="000000" w:themeColor="text1"/>
        </w:rPr>
        <w:t>BASED TREATMENTS</w:t>
      </w:r>
    </w:p>
    <w:p w14:paraId="40805993" w14:textId="4D53A872" w:rsidR="00E63112" w:rsidRPr="0046762C" w:rsidRDefault="00D945F1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6679BC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t>I</w:t>
      </w:r>
      <w:r w:rsidRPr="0046762C">
        <w:rPr>
          <w:rFonts w:ascii="Book Antiqua" w:eastAsia="Times New Roman" w:hAnsi="Book Antiqua" w:cs="Times"/>
          <w:color w:val="000000" w:themeColor="text1"/>
        </w:rPr>
        <w:t>nterferon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can have a direct antiviral activity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by induction of interferon stimulated genes, such as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 xml:space="preserve"> protein kinase R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(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t>PKR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Garcia&lt;/Author&gt;&lt;Year&gt;2006&lt;/Year&gt;&lt;RecNum&gt;138&lt;/RecNum&gt;&lt;DisplayText&gt;&lt;style face="superscript"&gt;[45]&lt;/style&gt;&lt;/DisplayText&gt;&lt;record&gt;&lt;rec-number&gt;138&lt;/rec-number&gt;&lt;foreign-keys&gt;&lt;key app="EN" db-id="za0zwx2wqafxe6et99opfz5drpww5azvww2v"&gt;138&lt;/key&gt;&lt;/foreign-keys&gt;&lt;ref-type name="Journal Article"&gt;17&lt;/ref-type&gt;&lt;contributors&gt;&lt;authors&gt;&lt;author&gt;Garcia, M. A.&lt;/author&gt;&lt;author&gt;Gil, J.&lt;/author&gt;&lt;author&gt;Ventoso, I.&lt;/author&gt;&lt;author&gt;Guerra, S.&lt;/author&gt;&lt;author&gt;Domingo, E.&lt;/author&gt;&lt;author&gt;Rivas, C.&lt;/author&gt;&lt;author&gt;Esteban, M.&lt;/author&gt;&lt;/authors&gt;&lt;/contributors&gt;&lt;auth-address&gt;Department of Molecular and Cellular Biology, Centro Nacional de Biotecnologia, Ciudad Universitaria Cantoblanco, 28049 Madrid, Spain.&lt;/auth-address&gt;&lt;titles&gt;&lt;title&gt;Impact of protein kinase PKR in cell biology: from antiviral to antiproliferative action&lt;/title&gt;&lt;secondary-title&gt;Microbiol Mol Biol Rev&lt;/secondary-title&gt;&lt;alt-title&gt;Microbiology and molecular biology reviews : MMBR&lt;/alt-title&gt;&lt;/titles&gt;&lt;periodical&gt;&lt;full-title&gt;Microbiol Mol Biol Rev&lt;/full-title&gt;&lt;abbr-1&gt;Microbiology and molecular biology reviews : MMBR&lt;/abbr-1&gt;&lt;/periodical&gt;&lt;alt-periodical&gt;&lt;full-title&gt;Microbiol Mol Biol Rev&lt;/full-title&gt;&lt;abbr-1&gt;Microbiology and molecular biology reviews : MMBR&lt;/abbr-1&gt;&lt;/alt-periodical&gt;&lt;pages&gt;1032-60&lt;/pages&gt;&lt;volume&gt;70&lt;/volume&gt;&lt;number&gt;4&lt;/number&gt;&lt;keywords&gt;&lt;keyword&gt;Animals&lt;/keyword&gt;&lt;keyword&gt;Antiviral Agents/*pharmacology&lt;/keyword&gt;&lt;keyword&gt;Cell Biology&lt;/keyword&gt;&lt;keyword&gt;Cells/*drug effects&lt;/keyword&gt;&lt;keyword&gt;Humans&lt;/keyword&gt;&lt;keyword&gt;Interferons/*pharmacology&lt;/keyword&gt;&lt;keyword&gt;Signal Transduction/*drug effects&lt;/keyword&gt;&lt;keyword&gt;eIF-2 Kinase/*physiology&lt;/keyword&gt;&lt;/keywords&gt;&lt;dates&gt;&lt;year&gt;2006&lt;/year&gt;&lt;pub-dates&gt;&lt;date&gt;Dec&lt;/date&gt;&lt;/pub-dates&gt;&lt;/dates&gt;&lt;isbn&gt;1092-2172 (Print)&amp;#xD;1092-2172 (Linking)&lt;/isbn&gt;&lt;accession-num&gt;17158706&lt;/accession-num&gt;&lt;urls&gt;&lt;related-urls&gt;&lt;url&gt;http://www.ncbi.nlm.nih.gov/pubmed/17158706&lt;/url&gt;&lt;/related-urls&gt;&lt;/urls&gt;&lt;custom2&gt;1698511&lt;/custom2&gt;&lt;electronic-resource-num&gt;10.1128/MMBR.00027-06&lt;/electronic-resource-num&gt;&lt;/record&gt;&lt;/Cite&gt;&lt;/EndNote&gt;</w:instrTex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5" w:tooltip="Garcia, 2006 #13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oligoadenylate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synthetase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(OAS)</w: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Silverman&lt;/Author&gt;&lt;Year&gt;2007&lt;/Year&gt;&lt;RecNum&gt;139&lt;/RecNum&gt;&lt;DisplayText&gt;&lt;style face="superscript"&gt;[46]&lt;/style&gt;&lt;/DisplayText&gt;&lt;record&gt;&lt;rec-number&gt;139&lt;/rec-number&gt;&lt;foreign-keys&gt;&lt;key app="EN" db-id="za0zwx2wqafxe6et99opfz5drpww5azvww2v"&gt;139&lt;/key&gt;&lt;/foreign-keys&gt;&lt;ref-type name="Journal Article"&gt;17&lt;/ref-type&gt;&lt;contributors&gt;&lt;authors&gt;&lt;author&gt;Silverman, R. H.&lt;/author&gt;&lt;/authors&gt;&lt;/contributors&gt;&lt;auth-address&gt;Department of Cancer Biology, Lerner Research Institute, Cleveland Clinic, 9500 Euclid Avenue NB40, Cleveland, OH 44195, USA. silverr@ccf.org&lt;/auth-address&gt;&lt;titles&gt;&lt;title&gt;Viral encounters with 2&amp;apos;,5&amp;apos;-oligoadenylate synthetase and RNase L during the interferon antiviral response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2720-9&lt;/pages&gt;&lt;volume&gt;81&lt;/volume&gt;&lt;number&gt;23&lt;/number&gt;&lt;keywords&gt;&lt;keyword&gt;2&amp;apos;,5&amp;apos;-Oligoadenylate Synthetase/*immunology&lt;/keyword&gt;&lt;keyword&gt;Animals&lt;/keyword&gt;&lt;keyword&gt;DNA Viruses/*immunology&lt;/keyword&gt;&lt;keyword&gt;Endoribonucleases/*immunology&lt;/keyword&gt;&lt;keyword&gt;Humans&lt;/keyword&gt;&lt;keyword&gt;Interferons/*immunology&lt;/keyword&gt;&lt;keyword&gt;RNA Viruses/*immunology&lt;/keyword&gt;&lt;keyword&gt;Vertebrates&lt;/keyword&gt;&lt;keyword&gt;Virus Replication/*immunology&lt;/keyword&gt;&lt;/keywords&gt;&lt;dates&gt;&lt;year&gt;2007&lt;/year&gt;&lt;pub-dates&gt;&lt;date&gt;Dec&lt;/date&gt;&lt;/pub-dates&gt;&lt;/dates&gt;&lt;isbn&gt;1098-5514 (Electronic)&amp;#xD;0022-538X (Linking)&lt;/isbn&gt;&lt;accession-num&gt;17804500&lt;/accession-num&gt;&lt;urls&gt;&lt;related-urls&gt;&lt;url&gt;http://www.ncbi.nlm.nih.gov/pubmed/17804500&lt;/url&gt;&lt;/related-urls&gt;&lt;/urls&gt;&lt;custom2&gt;2169107&lt;/custom2&gt;&lt;electronic-resource-num&gt;10.1128/JVI.01471-07&lt;/electronic-resource-num&gt;&lt;/record&gt;&lt;/Cite&gt;&lt;/EndNote&gt;</w:instrTex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6" w:tooltip="Silverman, 2007 #13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1C7CB9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>,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myxovirus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resistance protein (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Mx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Haller&lt;/Author&gt;&lt;Year&gt;2007&lt;/Year&gt;&lt;RecNum&gt;141&lt;/RecNum&gt;&lt;DisplayText&gt;&lt;style face="superscript"&gt;[47]&lt;/style&gt;&lt;/DisplayText&gt;&lt;record&gt;&lt;rec-number&gt;141&lt;/rec-number&gt;&lt;foreign-keys&gt;&lt;key app="EN" db-id="za0zwx2wqafxe6et99opfz5drpww5azvww2v"&gt;141&lt;/key&gt;&lt;/foreign-keys&gt;&lt;ref-type name="Journal Article"&gt;17&lt;/ref-type&gt;&lt;contributors&gt;&lt;authors&gt;&lt;author&gt;Haller, O.&lt;/author&gt;&lt;author&gt;Staeheli, P.&lt;/author&gt;&lt;author&gt;Kochs, G.&lt;/author&gt;&lt;/authors&gt;&lt;/contributors&gt;&lt;auth-address&gt;Abteilung Virologie, Institut fur Medizinische Mikrobiologie und Hygiene, Universitat Freiburg, D-79008 Freiburg, Germany. otto.haller@uniklinik-freiburg.de&lt;/auth-address&gt;&lt;titles&gt;&lt;title&gt;Interferon-induced Mx proteins in antiviral host defense&lt;/title&gt;&lt;secondary-title&gt;Biochimie&lt;/secondary-title&gt;&lt;alt-title&gt;Biochimie&lt;/alt-title&gt;&lt;/titles&gt;&lt;periodical&gt;&lt;full-title&gt;Biochimie&lt;/full-title&gt;&lt;abbr-1&gt;Biochimie&lt;/abbr-1&gt;&lt;/periodical&gt;&lt;alt-periodical&gt;&lt;full-title&gt;Biochimie&lt;/full-title&gt;&lt;abbr-1&gt;Biochimie&lt;/abbr-1&gt;&lt;/alt-periodical&gt;&lt;pages&gt;812-8&lt;/pages&gt;&lt;volume&gt;89&lt;/volume&gt;&lt;number&gt;6-7&lt;/number&gt;&lt;keywords&gt;&lt;keyword&gt;Animals&lt;/keyword&gt;&lt;keyword&gt;Antiviral Agents/*chemistry&lt;/keyword&gt;&lt;keyword&gt;Bunyaviridae/metabolism&lt;/keyword&gt;&lt;keyword&gt;Cell Membrane/metabolism&lt;/keyword&gt;&lt;keyword&gt;Cytoplasm/metabolism&lt;/keyword&gt;&lt;keyword&gt;Endoplasmic Reticulum/metabolism&lt;/keyword&gt;&lt;keyword&gt;GTP-Binding Proteins/*physiology&lt;/keyword&gt;&lt;keyword&gt;Humans&lt;/keyword&gt;&lt;keyword&gt;Interferons/*metabolism&lt;/keyword&gt;&lt;keyword&gt;Mice&lt;/keyword&gt;&lt;keyword&gt;Models, Biological&lt;/keyword&gt;&lt;keyword&gt;Myxovirus Resistance Proteins&lt;/keyword&gt;&lt;keyword&gt;Orthomyxoviridae/*metabolism&lt;/keyword&gt;&lt;keyword&gt;Phospholipases/chemistry&lt;/keyword&gt;&lt;keyword&gt;Virus Diseases/*metabolism&lt;/keyword&gt;&lt;/keywords&gt;&lt;dates&gt;&lt;year&gt;2007&lt;/year&gt;&lt;pub-dates&gt;&lt;date&gt;Jun-Jul&lt;/date&gt;&lt;/pub-dates&gt;&lt;/dates&gt;&lt;isbn&gt;0300-9084 (Print)&amp;#xD;0300-9084 (Linking)&lt;/isbn&gt;&lt;accession-num&gt;17570575&lt;/accession-num&gt;&lt;urls&gt;&lt;related-urls&gt;&lt;url&gt;http://www.ncbi.nlm.nih.gov/pubmed/17570575&lt;/url&gt;&lt;/related-urls&gt;&lt;/urls&gt;&lt;electronic-resource-num&gt;10.1016/j.biochi.2007.04.015&lt;/electronic-resource-num&gt;&lt;/record&gt;&lt;/Cite&gt;&lt;/EndNote&gt;</w:instrText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7" w:tooltip="Haller, 2007 #14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apolipoprotein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B </w:t>
      </w:r>
      <w:proofErr w:type="spellStart"/>
      <w:r w:rsidR="00074E51" w:rsidRPr="0046762C">
        <w:rPr>
          <w:rFonts w:ascii="Book Antiqua" w:eastAsia="Times New Roman" w:hAnsi="Book Antiqua" w:cs="Times"/>
          <w:color w:val="000000" w:themeColor="text1"/>
        </w:rPr>
        <w:t>mRNAediting</w:t>
      </w:r>
      <w:proofErr w:type="spellEnd"/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enzyme-catalytic polypeptide-like (APOBEC)</w:t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OZWlsPC9BdXRob3I+PFllYXI+MjAwODwvWWVhcj48UmVj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QyNS0zMDwvcGFnZXM+PHZvbHVtZT40NTE8L3ZvbHVtZT48bnVtYmVyPjcxNzc8L251bWJlcj48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ODQ4LTUzPC9wYWdlcz48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OZWlsPC9BdXRob3I+PFllYXI+MjAwODwvWWVhcj48UmVj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QyNS0zMDwvcGFnZXM+PHZvbHVtZT40NTE8L3ZvbHVtZT48bnVtYmVyPjcxNzc8L251bWJlcj48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ODQ4LTUzPC9wYWdlcz48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6615D" w:rsidRPr="0046762C">
        <w:rPr>
          <w:rFonts w:ascii="Book Antiqua" w:eastAsia="Times New Roman" w:hAnsi="Book Antiqua" w:cs="Times"/>
          <w:color w:val="000000" w:themeColor="text1"/>
        </w:rPr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8" w:tooltip="Neil, 2008 #14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8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49" w:tooltip="Stremlau, 2004 #14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6615D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or tripartite motifs (TRIM), which directly inhibit viral replication</w: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Gibbert&lt;/Author&gt;&lt;Year&gt;2013&lt;/Year&gt;&lt;RecNum&gt;72&lt;/RecNum&gt;&lt;DisplayText&gt;&lt;style face="superscript"&gt;[18]&lt;/style&gt;&lt;/DisplayText&gt;&lt;record&gt;&lt;rec-number&gt;72&lt;/rec-number&gt;&lt;foreign-keys&gt;&lt;key app="EN" db-id="za0zwx2wqafxe6et99opfz5drpww5azvww2v"&gt;72&lt;/key&gt;&lt;/foreign-keys&gt;&lt;ref-type name="Journal Article"&gt;17&lt;/ref-type&gt;&lt;contributors&gt;&lt;authors&gt;&lt;author&gt;Gibbert, K.&lt;/author&gt;&lt;author&gt;Schlaak, J. F.&lt;/author&gt;&lt;author&gt;Yang, D.&lt;/author&gt;&lt;author&gt;Dittmer, U.&lt;/author&gt;&lt;/authors&gt;&lt;/contributors&gt;&lt;auth-address&gt;Department of Virology, University Hospital Essen, Essen, Germany. kathrin.gibbert@uni-due.de&lt;/auth-address&gt;&lt;titles&gt;&lt;title&gt;IFN-alpha subtypes: distinct biological activities in anti-viral therapy&lt;/title&gt;&lt;secondary-title&gt;Br J Pharmacol&lt;/secondary-title&gt;&lt;alt-title&gt;British journal of pharmacology&lt;/alt-title&gt;&lt;/titles&gt;&lt;periodical&gt;&lt;full-title&gt;Br J Pharmacol&lt;/full-title&gt;&lt;abbr-1&gt;British journal of pharmacology&lt;/abbr-1&gt;&lt;/periodical&gt;&lt;alt-periodical&gt;&lt;full-title&gt;Br J Pharmacol&lt;/full-title&gt;&lt;abbr-1&gt;British journal of pharmacology&lt;/abbr-1&gt;&lt;/alt-periodical&gt;&lt;pages&gt;1048-58&lt;/pages&gt;&lt;volume&gt;168&lt;/volume&gt;&lt;number&gt;5&lt;/number&gt;&lt;keywords&gt;&lt;keyword&gt;Animals&lt;/keyword&gt;&lt;keyword&gt;Antiviral Agents/pharmacology/*therapeutic use&lt;/keyword&gt;&lt;keyword&gt;Humans&lt;/keyword&gt;&lt;keyword&gt;Interferon Type I/pharmacology/physiology/*therapeutic use&lt;/keyword&gt;&lt;keyword&gt;Protein Subunits/pharmacology/*therapeutic use&lt;/keyword&gt;&lt;keyword&gt;Virus Diseases/*drug therapy&lt;/keyword&gt;&lt;/keywords&gt;&lt;dates&gt;&lt;year&gt;2013&lt;/year&gt;&lt;pub-dates&gt;&lt;date&gt;Mar&lt;/date&gt;&lt;/pub-dates&gt;&lt;/dates&gt;&lt;isbn&gt;1476-5381 (Electronic)&amp;#xD;0007-1188 (Linking)&lt;/isbn&gt;&lt;accession-num&gt;23072338&lt;/accession-num&gt;&lt;urls&gt;&lt;related-urls&gt;&lt;url&gt;http://www.ncbi.nlm.nih.gov/pubmed/23072338&lt;/url&gt;&lt;/related-urls&gt;&lt;/urls&gt;&lt;custom2&gt;3594665&lt;/custom2&gt;&lt;electronic-resource-num&gt;10.1111/bph.12010&lt;/electronic-resource-num&gt;&lt;/record&gt;&lt;/Cite&gt;&lt;/EndNote&gt;</w:instrTex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8" w:tooltip="Gibbert, 2013 #7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. Moreover, </w:t>
      </w:r>
      <w:r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074E51" w:rsidRPr="0046762C">
        <w:rPr>
          <w:rFonts w:ascii="Book Antiqua" w:eastAsia="Times New Roman" w:hAnsi="Book Antiqua" w:cs="Times"/>
          <w:color w:val="000000" w:themeColor="text1"/>
        </w:rPr>
        <w:t>-interferon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develops 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>an indirect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t xml:space="preserve"> anti-viral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effect 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t>by affecting the innate and adaptive</w:t>
      </w:r>
      <w:r w:rsidR="00124D06" w:rsidRPr="0046762C">
        <w:rPr>
          <w:rFonts w:ascii="Book Antiqua" w:eastAsia="Times New Roman" w:hAnsi="Book Antiqua" w:cs="Times"/>
          <w:color w:val="000000" w:themeColor="text1"/>
        </w:rPr>
        <w:t xml:space="preserve"> immune response 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>through expansion of activated specific CD8</w:t>
      </w:r>
      <w:r w:rsidR="00D70D7E" w:rsidRPr="0046762C">
        <w:rPr>
          <w:rFonts w:ascii="Book Antiqua" w:eastAsia="Times New Roman" w:hAnsi="Book Antiqua" w:cs="Times"/>
          <w:color w:val="000000" w:themeColor="text1"/>
          <w:vertAlign w:val="superscript"/>
        </w:rPr>
        <w:t>+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T cells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M8L1JlY051bT48RGlzcGxheVRleHQ+PHN0eWxlIGZhY2U9InN1cGVyc2NyaXB0Ij5b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M8L1JlY051bT48RGlzcGxheVRleHQ+PHN0eWxlIGZhY2U9InN1cGVyc2NyaXB0Ij5b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74E51" w:rsidRPr="0046762C">
        <w:rPr>
          <w:rFonts w:ascii="Book Antiqua" w:eastAsia="Times New Roman" w:hAnsi="Book Antiqua" w:cs="Times"/>
          <w:color w:val="000000" w:themeColor="text1"/>
        </w:rPr>
      </w:r>
      <w:r w:rsidR="00074E5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0" w:tooltip="Le Bon, 2006 #7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0-5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074E5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 and NK cells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HZXJsYWNoPC9BdXRob3I+PFllYXI+MjAwOTwvWWVhcj48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HZXJsYWNoPC9BdXRob3I+PFllYXI+MjAwOTwvWWVhcj48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70D7E" w:rsidRPr="0046762C">
        <w:rPr>
          <w:rFonts w:ascii="Book Antiqua" w:eastAsia="Times New Roman" w:hAnsi="Book Antiqua" w:cs="Times"/>
          <w:color w:val="000000" w:themeColor="text1"/>
        </w:rPr>
      </w:r>
      <w:r w:rsidR="00D70D7E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2" w:tooltip="Gerlach, 2009 #7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2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53" w:tooltip="Gibbert, 2012 #11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D70D7E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24D06" w:rsidRPr="0046762C">
        <w:rPr>
          <w:rFonts w:ascii="Book Antiqua" w:eastAsia="Times New Roman" w:hAnsi="Book Antiqua" w:cs="Times"/>
          <w:color w:val="000000" w:themeColor="text1"/>
        </w:rPr>
        <w:t>, up-regulation of proteins of the antigen presentation machinery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ZXJtYW5uPC9BdXRob3I+PFllYXI+MTk5ODwvWWVhcj48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ZXJtYW5uPC9BdXRob3I+PFllYXI+MTk5ODwvWWVhcj48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17843" w:rsidRPr="0046762C">
        <w:rPr>
          <w:rFonts w:ascii="Book Antiqua" w:eastAsia="Times New Roman" w:hAnsi="Book Antiqua" w:cs="Times"/>
          <w:color w:val="000000" w:themeColor="text1"/>
        </w:rPr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4" w:tooltip="Hermann, 1998 #9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24D06" w:rsidRPr="0046762C">
        <w:rPr>
          <w:rFonts w:ascii="Book Antiqua" w:eastAsia="Times New Roman" w:hAnsi="Book Antiqua" w:cs="Times"/>
          <w:color w:val="000000" w:themeColor="text1"/>
        </w:rPr>
        <w:t>, maturation of dendritic cells (DC)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zPC9ZZWFyPjxS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zPC9ZZWFyPjxS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17843" w:rsidRPr="0046762C">
        <w:rPr>
          <w:rFonts w:ascii="Book Antiqua" w:eastAsia="Times New Roman" w:hAnsi="Book Antiqua" w:cs="Times"/>
          <w:color w:val="000000" w:themeColor="text1"/>
        </w:rPr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5" w:tooltip="Le Bon, 2003 #9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1784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24D06" w:rsidRPr="0046762C">
        <w:rPr>
          <w:rFonts w:ascii="Book Antiqua" w:eastAsia="Times New Roman" w:hAnsi="Book Antiqua" w:cs="Times"/>
          <w:color w:val="000000" w:themeColor="text1"/>
        </w:rPr>
        <w:t>, and augmentation of B-cell responses</w:t>
      </w:r>
      <w:r w:rsidR="00357068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Q8L1JlY051bT48RGlzcGxheVRleHQ+PHN0eWxlIGZhY2U9InN1cGVyc2NyaXB0Ij5b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Q8L1JlY051bT48RGlzcGxheVRleHQ+PHN0eWxlIGZhY2U9InN1cGVyc2NyaXB0Ij5b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57068" w:rsidRPr="0046762C">
        <w:rPr>
          <w:rFonts w:ascii="Book Antiqua" w:eastAsia="Times New Roman" w:hAnsi="Book Antiqua" w:cs="Times"/>
          <w:color w:val="000000" w:themeColor="text1"/>
        </w:rPr>
      </w:r>
      <w:r w:rsidR="00357068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1" w:tooltip="Le Bon, 2006 #7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56" w:tooltip="Le Bon, 2001 #10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357068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70D7E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357068" w:rsidRPr="0046762C">
        <w:rPr>
          <w:rFonts w:ascii="Book Antiqua" w:eastAsia="Times New Roman" w:hAnsi="Book Antiqua" w:cs="Times"/>
          <w:color w:val="000000" w:themeColor="text1"/>
        </w:rPr>
        <w:t>With respect to adaptive cytotoxic respons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r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-interferon could boost specific-CTL response by expansion of activated </w:t>
      </w:r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cells</w:t>
      </w:r>
      <w:proofErr w:type="gramEnd"/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M8L1JlY051bT48RGlzcGxheVRleHQ+PHN0eWxlIGZhY2U9InN1cGVyc2NyaXB0Ij5b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ZSBCb248L0F1dGhvcj48WWVhcj4yMDA2PC9ZZWFyPjxS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169B6" w:rsidRPr="0046762C">
        <w:rPr>
          <w:rFonts w:ascii="Book Antiqua" w:eastAsia="Times New Roman" w:hAnsi="Book Antiqua" w:cs="Times"/>
          <w:color w:val="000000" w:themeColor="text1"/>
        </w:rPr>
      </w:r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0" w:tooltip="Le Bon, 2006 #7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0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57" w:tooltip="Honda, 2005 #10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70E22" w:rsidRPr="0046762C">
        <w:rPr>
          <w:rFonts w:ascii="Book Antiqua" w:eastAsia="Times New Roman" w:hAnsi="Book Antiqua" w:cs="Times"/>
          <w:color w:val="000000" w:themeColor="text1"/>
        </w:rPr>
        <w:t xml:space="preserve"> but also by blocking exhausted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status by antigen burden decrease</w:t>
      </w:r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W5uczwvQXV0aG9yPjxZZWFyPjIwMDE8L1llYXI+PFJl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5NTgtNjU8L3BhZ2Vz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5NzUtODI8L3BhZ2VzPjx2b2x1bWU+MzQ3PC92b2x1bWU+PG51bWJlcj4xMzwvbnVtYmVy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W5uczwvQXV0aG9yPjxZZWFyPjIwMDE8L1llYXI+PFJl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5NTgtNjU8L3BhZ2Vz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169B6" w:rsidRPr="0046762C">
        <w:rPr>
          <w:rFonts w:ascii="Book Antiqua" w:eastAsia="Times New Roman" w:hAnsi="Book Antiqua" w:cs="Times"/>
          <w:color w:val="000000" w:themeColor="text1"/>
        </w:rPr>
      </w:r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58" w:tooltip="Manns, 2001 #10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59" w:tooltip="Fried, 2002 #10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5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1169B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. Nevertheless, </w:t>
      </w:r>
      <w:r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Pr="0046762C">
        <w:rPr>
          <w:rFonts w:ascii="Book Antiqua" w:eastAsia="Times New Roman" w:hAnsi="Book Antiqua" w:cs="Times"/>
          <w:color w:val="000000" w:themeColor="text1"/>
        </w:rPr>
        <w:t>-interferon can</w:t>
      </w:r>
      <w:r w:rsidR="00377850" w:rsidRPr="0046762C">
        <w:rPr>
          <w:rFonts w:ascii="Book Antiqua" w:eastAsia="Times New Roman" w:hAnsi="Book Antiqua" w:cs="Times"/>
          <w:color w:val="000000" w:themeColor="text1"/>
        </w:rPr>
        <w:t xml:space="preserve"> also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have a negative effect on T cell numbers due to regulation of T cell recirculation</w:t>
      </w:r>
      <w:r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Kamphuis&lt;/Author&gt;&lt;Year&gt;2006&lt;/Year&gt;&lt;RecNum&gt;63&lt;/RecNum&gt;&lt;DisplayText&gt;&lt;style face="superscript"&gt;[20]&lt;/style&gt;&lt;/DisplayText&gt;&lt;record&gt;&lt;rec-number&gt;63&lt;/rec-number&gt;&lt;foreign-keys&gt;&lt;key app="EN" db-id="za0zwx2wqafxe6et99opfz5drpww5azvww2v"&gt;63&lt;/key&gt;&lt;/foreign-keys&gt;&lt;ref-type name="Journal Article"&gt;17&lt;/ref-type&gt;&lt;contributors&gt;&lt;authors&gt;&lt;author&gt;Kamphuis, E.&lt;/author&gt;&lt;author&gt;Junt, T.&lt;/author&gt;&lt;author&gt;Waibler, Z.&lt;/author&gt;&lt;author&gt;Forster, R.&lt;/author&gt;&lt;author&gt;Kalinke, U.&lt;/author&gt;&lt;/authors&gt;&lt;/contributors&gt;&lt;auth-address&gt;Division of Immunology, Paul-Ehrlich-Institut, Paul-Ehrlich-Str 51-59, D-63225 Langen, Germany.&lt;/auth-address&gt;&lt;titles&gt;&lt;title&gt;Type I interferons directly regulate lymphocyte recirculation and cause transient blood lymphopenia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3253-61&lt;/pages&gt;&lt;volume&gt;108&lt;/volume&gt;&lt;number&gt;10&lt;/number&gt;&lt;keywords&gt;&lt;keyword&gt;Animals&lt;/keyword&gt;&lt;keyword&gt;Blood Cells&lt;/keyword&gt;&lt;keyword&gt;Cell Adhesion&lt;/keyword&gt;&lt;keyword&gt;Cell Adhesion Molecules/metabolism&lt;/keyword&gt;&lt;keyword&gt;Cytokines/physiology&lt;/keyword&gt;&lt;keyword&gt;Interferon Type I/*physiology&lt;/keyword&gt;&lt;keyword&gt;Lymphocytes/metabolism/*pathology&lt;/keyword&gt;&lt;keyword&gt;Lymphopenia/*etiology&lt;/keyword&gt;&lt;keyword&gt;Mice&lt;/keyword&gt;&lt;keyword&gt;Mice, Knockout&lt;/keyword&gt;&lt;keyword&gt;Receptor, Interferon alpha-beta/metabolism&lt;/keyword&gt;&lt;keyword&gt;Signal Transduction&lt;/keyword&gt;&lt;keyword&gt;Time Factors&lt;/keyword&gt;&lt;keyword&gt;Toll-Like Receptors/agonists&lt;/keyword&gt;&lt;keyword&gt;Vesicular stomatitis Indiana virus&lt;/keyword&gt;&lt;/keywords&gt;&lt;dates&gt;&lt;year&gt;2006&lt;/year&gt;&lt;pub-dates&gt;&lt;date&gt;Nov 15&lt;/date&gt;&lt;/pub-dates&gt;&lt;/dates&gt;&lt;isbn&gt;0006-4971 (Print)&amp;#xD;0006-4971 (Linking)&lt;/isbn&gt;&lt;accession-num&gt;16868248&lt;/accession-num&gt;&lt;urls&gt;&lt;related-urls&gt;&lt;url&gt;http://www.ncbi.nlm.nih.gov/pubmed/16868248&lt;/url&gt;&lt;/related-urls&gt;&lt;/urls&gt;&lt;electronic-resource-num&gt;10.1182/blood-2006-06-027599&lt;/electronic-resource-num&gt;&lt;/record&gt;&lt;/Cite&gt;&lt;/EndNote&gt;</w:instrText>
      </w:r>
      <w:r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0" w:tooltip="Kamphuis, 2006 #6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B710E" w:rsidRPr="0046762C">
        <w:rPr>
          <w:rFonts w:ascii="Book Antiqua" w:eastAsia="Times New Roman" w:hAnsi="Book Antiqua" w:cs="Times"/>
          <w:color w:val="000000" w:themeColor="text1"/>
        </w:rPr>
        <w:t>.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>The dyna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mics of HCV viral load during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PEG-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α-interferon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>/rib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avirin treatment has two phases. F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>irst decay is r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apid and it is assumed to be owing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to PEG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-α-interferon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direct effect</w:t>
      </w:r>
      <w:r w:rsidR="000300D3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while second phase decay is slower and it is probably caused by</w:t>
      </w:r>
      <w:r w:rsidR="006F6E7E" w:rsidRPr="0046762C">
        <w:rPr>
          <w:rFonts w:ascii="Book Antiqua" w:eastAsia="Times New Roman" w:hAnsi="Book Antiqua" w:cs="Times"/>
          <w:color w:val="000000" w:themeColor="text1"/>
        </w:rPr>
        <w:t xml:space="preserve"> either</w:t>
      </w:r>
      <w:r w:rsidR="00DC79C5" w:rsidRPr="0046762C">
        <w:rPr>
          <w:rFonts w:ascii="Book Antiqua" w:eastAsia="Times New Roman" w:hAnsi="Book Antiqua" w:cs="Times"/>
          <w:color w:val="000000" w:themeColor="text1"/>
        </w:rPr>
        <w:t xml:space="preserve"> adaptive immune </w:t>
      </w:r>
      <w:proofErr w:type="gramStart"/>
      <w:r w:rsidR="00DC79C5" w:rsidRPr="0046762C">
        <w:rPr>
          <w:rFonts w:ascii="Book Antiqua" w:eastAsia="Times New Roman" w:hAnsi="Book Antiqua" w:cs="Times"/>
          <w:color w:val="000000" w:themeColor="text1"/>
        </w:rPr>
        <w:t>response</w:t>
      </w:r>
      <w:proofErr w:type="gramEnd"/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94337" w:rsidRPr="0046762C">
        <w:rPr>
          <w:rFonts w:ascii="Book Antiqua" w:eastAsia="Times New Roman" w:hAnsi="Book Antiqua" w:cs="Times"/>
          <w:color w:val="000000" w:themeColor="text1"/>
        </w:rPr>
      </w:r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21789" w:rsidRPr="0046762C">
        <w:rPr>
          <w:rFonts w:ascii="Book Antiqua" w:eastAsia="Times New Roman" w:hAnsi="Book Antiqua" w:cs="Times"/>
          <w:color w:val="000000" w:themeColor="text1"/>
        </w:rPr>
        <w:t xml:space="preserve"> or NK cell activation</w:t>
      </w:r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94337" w:rsidRPr="0046762C">
        <w:rPr>
          <w:rFonts w:ascii="Book Antiqua" w:eastAsia="Times New Roman" w:hAnsi="Book Antiqua" w:cs="Times"/>
          <w:color w:val="000000" w:themeColor="text1"/>
        </w:rPr>
      </w:r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1" w:tooltip="Ahlenstiel, 2011 #3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62" w:tooltip="Stegmann, 2010 #11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89433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A4D4E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However,</w:t>
      </w:r>
      <w:r w:rsidR="006A0F82" w:rsidRPr="0046762C">
        <w:rPr>
          <w:rFonts w:ascii="Book Antiqua" w:eastAsia="Times New Roman" w:hAnsi="Book Antiqua" w:cs="Times"/>
          <w:color w:val="000000" w:themeColor="text1"/>
        </w:rPr>
        <w:t xml:space="preserve"> NK cells very soon after starting treatment</w:t>
      </w:r>
      <w:r w:rsidR="007A4D4E" w:rsidRPr="0046762C">
        <w:rPr>
          <w:rFonts w:ascii="Book Antiqua" w:hAnsi="Book Antiqua"/>
          <w:color w:val="000000" w:themeColor="text1"/>
        </w:rPr>
        <w:t xml:space="preserve"> </w:t>
      </w:r>
      <w:r w:rsidR="007A4D4E" w:rsidRPr="0046762C">
        <w:rPr>
          <w:rFonts w:ascii="Book Antiqua" w:eastAsia="Times New Roman" w:hAnsi="Book Antiqua" w:cs="Times"/>
          <w:color w:val="000000" w:themeColor="text1"/>
        </w:rPr>
        <w:t>are already activated</w:t>
      </w:r>
      <w:r w:rsidR="002F1345" w:rsidRPr="0046762C">
        <w:rPr>
          <w:rFonts w:ascii="Book Antiqua" w:eastAsia="Times New Roman" w:hAnsi="Book Antiqua" w:cs="Times"/>
          <w:color w:val="000000" w:themeColor="text1"/>
        </w:rPr>
        <w:t xml:space="preserve"> and</w:t>
      </w:r>
      <w:r w:rsidR="006A0F82" w:rsidRPr="0046762C">
        <w:rPr>
          <w:rFonts w:ascii="Book Antiqua" w:eastAsia="Times New Roman" w:hAnsi="Book Antiqua" w:cs="Times"/>
          <w:color w:val="000000" w:themeColor="text1"/>
        </w:rPr>
        <w:t xml:space="preserve">, therefore 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 xml:space="preserve">they could </w:t>
      </w:r>
      <w:r w:rsidR="006A0F82" w:rsidRPr="0046762C">
        <w:rPr>
          <w:rFonts w:ascii="Book Antiqua" w:eastAsia="Times New Roman" w:hAnsi="Book Antiqua" w:cs="Times"/>
          <w:color w:val="000000" w:themeColor="text1"/>
        </w:rPr>
        <w:t>act during the first phase decay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Actually, a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ccording to mathematical methods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the second decay of HCV viral k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inetics during treatment is</w:t>
      </w:r>
      <w:r w:rsidR="006A0F82" w:rsidRPr="0046762C">
        <w:rPr>
          <w:rFonts w:ascii="Book Antiqua" w:eastAsia="Times New Roman" w:hAnsi="Book Antiqua" w:cs="Times"/>
          <w:color w:val="000000" w:themeColor="text1"/>
        </w:rPr>
        <w:t xml:space="preserve"> due to the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 effect of</w:t>
      </w:r>
      <w:r w:rsidR="00C21789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 xml:space="preserve">cellular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immune response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>, mainly specific-CTLs and NK cells</w:t>
      </w:r>
      <w:r w:rsidR="00AC33A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HdWVkajwvQXV0aG9yPjxZZWFyPjIwMTA8L1llYXI+PFJl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HdWVkajwvQXV0aG9yPjxZZWFyPjIwMTA8L1llYXI+PFJl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AC33A4" w:rsidRPr="0046762C">
        <w:rPr>
          <w:rFonts w:ascii="Book Antiqua" w:eastAsia="Times New Roman" w:hAnsi="Book Antiqua" w:cs="Times"/>
          <w:color w:val="000000" w:themeColor="text1"/>
        </w:rPr>
      </w:r>
      <w:r w:rsidR="00AC33A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3" w:tooltip="Guedj, 2010 #4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3-6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AC33A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NK cells constitute an early host 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>defense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 against viral </w:t>
      </w:r>
      <w:proofErr w:type="gramStart"/>
      <w:r w:rsidR="009D477B" w:rsidRPr="0046762C">
        <w:rPr>
          <w:rFonts w:ascii="Book Antiqua" w:eastAsia="Times New Roman" w:hAnsi="Book Antiqua" w:cs="Times"/>
          <w:color w:val="000000" w:themeColor="text1"/>
        </w:rPr>
        <w:t>pathogens</w:t>
      </w:r>
      <w:proofErr w:type="gramEnd"/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aXZpZXI8L0F1dGhvcj48WWVhcj4yMDExPC9ZZWFyPjxS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NDQtOTwvcGFnZXM+PHZvbHVtZT4zMzE8L3ZvbHVtZT48bnVtYmVyPjYwMTM8L251bWJlcj48a2V5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aXZpZXI8L0F1dGhvcj48WWVhcj4yMDExPC9ZZWFyPjxS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NDQtOTwvcGFnZXM+PHZvbHVtZT4zMzE8L3ZvbHVtZT48bnVtYmVyPjYwMTM8L251bWJlcj48a2V5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24201" w:rsidRPr="0046762C">
        <w:rPr>
          <w:rFonts w:ascii="Book Antiqua" w:eastAsia="Times New Roman" w:hAnsi="Book Antiqua" w:cs="Times"/>
          <w:color w:val="000000" w:themeColor="text1"/>
        </w:rPr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6" w:tooltip="Vivier, 2011 #13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6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67" w:tooltip="Jost, 2013 #13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, eliminating virus-infected cells both directly 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through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="009D477B" w:rsidRPr="0046762C">
        <w:rPr>
          <w:rFonts w:ascii="Book Antiqua" w:eastAsia="Times New Roman" w:hAnsi="Book Antiqua" w:cs="Times"/>
          <w:color w:val="000000" w:themeColor="text1"/>
        </w:rPr>
        <w:t>cytolytic</w:t>
      </w:r>
      <w:proofErr w:type="spellEnd"/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 mechanisms and indirectly by secreting cytokines such as 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γ-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>IFN</w:t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b29wZXI8L0F1dGhvcj48WWVhcj4yMDAxPC9ZZWFyPjxS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b29wZXI8L0F1dGhvcj48WWVhcj4yMDAxPC9ZZWFyPjxS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24201" w:rsidRPr="0046762C">
        <w:rPr>
          <w:rFonts w:ascii="Book Antiqua" w:eastAsia="Times New Roman" w:hAnsi="Book Antiqua" w:cs="Times"/>
          <w:color w:val="000000" w:themeColor="text1"/>
        </w:rPr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8" w:tooltip="Cooper, 2001 #13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D477B" w:rsidRPr="0046762C">
        <w:rPr>
          <w:rFonts w:ascii="Book Antiqua" w:eastAsia="Times New Roman" w:hAnsi="Book Antiqua" w:cs="Times"/>
          <w:color w:val="000000" w:themeColor="text1"/>
        </w:rPr>
        <w:t>. Although NK cells have been classically viewed as innate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 xml:space="preserve"> immune cells, their effects could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 extend into periods of adaptive immunity, and hepatic NK cells 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 xml:space="preserve">also </w:t>
      </w:r>
      <w:r w:rsidR="009D477B" w:rsidRPr="0046762C">
        <w:rPr>
          <w:rFonts w:ascii="Book Antiqua" w:eastAsia="Times New Roman" w:hAnsi="Book Antiqua" w:cs="Times"/>
          <w:color w:val="000000" w:themeColor="text1"/>
        </w:rPr>
        <w:lastRenderedPageBreak/>
        <w:t>demonstrate adaptive immunity to structurally diverse antigens</w:t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YXVzdDwvQXV0aG9yPjxZZWFyPjIwMTA8L1llYXI+PFJl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YXVzdDwvQXV0aG9yPjxZZWFyPjIwMTA8L1llYXI+PFJl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24201" w:rsidRPr="0046762C">
        <w:rPr>
          <w:rFonts w:ascii="Book Antiqua" w:eastAsia="Times New Roman" w:hAnsi="Book Antiqua" w:cs="Times"/>
          <w:color w:val="000000" w:themeColor="text1"/>
        </w:rPr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9" w:tooltip="Paust, 2010 #13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9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70" w:tooltip="Jiang, 2013 #13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2420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D477B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2E67EE" w:rsidRPr="0046762C">
        <w:rPr>
          <w:rFonts w:ascii="Book Antiqua" w:eastAsia="Times New Roman" w:hAnsi="Book Antiqua" w:cs="Times"/>
          <w:color w:val="000000" w:themeColor="text1"/>
        </w:rPr>
        <w:t>NK cell frequency increases</w:t>
      </w:r>
      <w:r w:rsidR="00F70E22" w:rsidRPr="0046762C">
        <w:rPr>
          <w:rFonts w:ascii="Book Antiqua" w:eastAsia="Times New Roman" w:hAnsi="Book Antiqua" w:cs="Times"/>
          <w:color w:val="000000" w:themeColor="text1"/>
        </w:rPr>
        <w:t xml:space="preserve"> as early as hours 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t>following the initiation of antiviral therapy and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 xml:space="preserve"> this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t xml:space="preserve"> is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 xml:space="preserve"> associated with early viral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A01648" w:rsidRPr="0046762C">
        <w:rPr>
          <w:rFonts w:ascii="Book Antiqua" w:eastAsia="Times New Roman" w:hAnsi="Book Antiqua" w:cs="Times"/>
          <w:color w:val="000000" w:themeColor="text1"/>
        </w:rPr>
      </w:r>
      <w:r w:rsidR="00A01648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1" w:tooltip="Ahlenstiel, 2011 #3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1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62" w:tooltip="Stegmann, 2010 #11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A01648" w:rsidRPr="0046762C">
        <w:rPr>
          <w:rFonts w:ascii="Book Antiqua" w:eastAsia="Times New Roman" w:hAnsi="Book Antiqua" w:cs="Times"/>
          <w:color w:val="000000" w:themeColor="text1"/>
        </w:rPr>
        <w:t xml:space="preserve">, which could contribute to HCV-specific CTL restoration by decreasing initially the viral burden. 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>Interestingly, absence of a strong HCV vira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>l load decrease at week 12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of PEG-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interferon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>/ribavirin treatment has 100%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 negative predictive value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of 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>SVR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and it is used as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a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treatment stopping rule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European Association for the Study of the&lt;/Author&gt;&lt;Year&gt;2011&lt;/Year&gt;&lt;RecNum&gt;53&lt;/RecNum&gt;&lt;DisplayText&gt;&lt;style face="superscript"&gt;[71]&lt;/style&gt;&lt;/DisplayText&gt;&lt;record&gt;&lt;rec-number&gt;53&lt;/rec-number&gt;&lt;foreign-keys&gt;&lt;key app="EN" db-id="za0zwx2wqafxe6et99opfz5drpww5azvww2v"&gt;53&lt;/key&gt;&lt;/foreign-keys&gt;&lt;ref-type name="Journal Article"&gt;17&lt;/ref-type&gt;&lt;contributors&gt;&lt;authors&gt;&lt;author&gt;European Association for the Study of the, Liver&lt;/author&gt;&lt;/authors&gt;&lt;/contributors&gt;&lt;titles&gt;&lt;title&gt;EASL Clinical Practice Guidelines: management of hepatitis C virus infection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245-64&lt;/pages&gt;&lt;volume&gt;55&lt;/volume&gt;&lt;number&gt;2&lt;/number&gt;&lt;keywords&gt;&lt;keyword&gt;Acute Disease&lt;/keyword&gt;&lt;keyword&gt;Antiviral Agents/contraindications/therapeutic use&lt;/keyword&gt;&lt;keyword&gt;Europe&lt;/keyword&gt;&lt;keyword&gt;Hepatitis C/diagnosis/etiology/*therapy&lt;/keyword&gt;&lt;keyword&gt;Hepatitis C, Chronic/diagnosis/etiology/therapy&lt;/keyword&gt;&lt;keyword&gt;Humans&lt;/keyword&gt;&lt;keyword&gt;Interferons/contraindications/therapeutic use&lt;/keyword&gt;&lt;keyword&gt;Liver Transplantation&lt;/keyword&gt;&lt;keyword&gt;Societies, Medical&lt;/keyword&gt;&lt;keyword&gt;Treatment Outcome&lt;/keyword&gt;&lt;/keywords&gt;&lt;dates&gt;&lt;year&gt;2011&lt;/year&gt;&lt;pub-dates&gt;&lt;date&gt;Aug&lt;/date&gt;&lt;/pub-dates&gt;&lt;/dates&gt;&lt;isbn&gt;1600-0641 (Electronic)&amp;#xD;0168-8278 (Linking)&lt;/isbn&gt;&lt;accession-num&gt;21371579&lt;/accession-num&gt;&lt;urls&gt;&lt;related-urls&gt;&lt;url&gt;http://www.ncbi.nlm.nih.gov/pubmed/21371579&lt;/url&gt;&lt;/related-urls&gt;&lt;/urls&gt;&lt;electronic-resource-num&gt;10.1016/j.jhep.2011.02.023&lt;/electronic-resource-num&gt;&lt;/record&gt;&lt;/Cite&gt;&lt;/EndNote&gt;</w:instrTex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1" w:tooltip="European Association for the Study of the, 2011 #5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1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11D29" w:rsidRPr="0046762C">
        <w:rPr>
          <w:rFonts w:ascii="Book Antiqua" w:eastAsia="Times New Roman" w:hAnsi="Book Antiqua" w:cs="Times"/>
          <w:color w:val="000000" w:themeColor="text1"/>
        </w:rPr>
        <w:t xml:space="preserve">. This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effect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 xml:space="preserve"> could be related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to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the impairment of HCV-specific</w:t>
      </w:r>
      <w:r w:rsidR="00483775" w:rsidRPr="0046762C">
        <w:rPr>
          <w:rFonts w:ascii="Book Antiqua" w:eastAsia="Times New Roman" w:hAnsi="Book Antiqua" w:cs="Times"/>
          <w:color w:val="000000" w:themeColor="text1"/>
        </w:rPr>
        <w:t xml:space="preserve"> immune response at that point.</w:t>
      </w:r>
      <w:r w:rsidR="00276A99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However, the role of PEG-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α-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interferon/ribavirin treatment on HCV-specific T cell kinetics has not been completely addressed </w:t>
      </w:r>
      <w:r w:rsidR="00CA2E8D" w:rsidRPr="00C64053">
        <w:rPr>
          <w:rFonts w:ascii="Book Antiqua" w:eastAsia="Times New Roman" w:hAnsi="Book Antiqua" w:cs="Times"/>
          <w:i/>
          <w:color w:val="000000" w:themeColor="text1"/>
        </w:rPr>
        <w:t>in-vivo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nd</w:t>
      </w:r>
      <w:r w:rsidR="00811D29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it is a controversial issue. </w:t>
      </w:r>
      <w:r w:rsidR="00483775" w:rsidRPr="0046762C">
        <w:rPr>
          <w:rFonts w:ascii="Book Antiqua" w:eastAsia="Times New Roman" w:hAnsi="Book Antiqua" w:cs="Times"/>
          <w:color w:val="000000" w:themeColor="text1"/>
        </w:rPr>
        <w:t xml:space="preserve">In the early phase of infection, </w:t>
      </w:r>
      <w:r w:rsidR="00483775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-interferon-</w:t>
      </w:r>
      <w:r w:rsidR="00483775" w:rsidRPr="0046762C">
        <w:rPr>
          <w:rFonts w:ascii="Book Antiqua" w:eastAsia="Times New Roman" w:hAnsi="Book Antiqua" w:cs="Times"/>
          <w:color w:val="000000" w:themeColor="text1"/>
        </w:rPr>
        <w:t xml:space="preserve">based treatment can rescue a </w:t>
      </w:r>
      <w:proofErr w:type="spellStart"/>
      <w:r w:rsidR="00483775" w:rsidRPr="0046762C">
        <w:rPr>
          <w:rFonts w:ascii="Book Antiqua" w:eastAsia="Times New Roman" w:hAnsi="Book Antiqua" w:cs="Times"/>
          <w:color w:val="000000" w:themeColor="text1"/>
        </w:rPr>
        <w:t>polyfunctional</w:t>
      </w:r>
      <w:proofErr w:type="spellEnd"/>
      <w:r w:rsidR="00483775" w:rsidRPr="0046762C">
        <w:rPr>
          <w:rFonts w:ascii="Book Antiqua" w:eastAsia="Times New Roman" w:hAnsi="Book Antiqua" w:cs="Times"/>
          <w:color w:val="000000" w:themeColor="text1"/>
        </w:rPr>
        <w:t xml:space="preserve"> long lived HCV-specific CTL response, while this issue is not clear in long-lasting </w:t>
      </w:r>
      <w:proofErr w:type="gramStart"/>
      <w:r w:rsidR="00483775" w:rsidRPr="0046762C">
        <w:rPr>
          <w:rFonts w:ascii="Book Antiqua" w:eastAsia="Times New Roman" w:hAnsi="Book Antiqua" w:cs="Times"/>
          <w:color w:val="000000" w:themeColor="text1"/>
        </w:rPr>
        <w:t>infection</w:t>
      </w:r>
      <w:proofErr w:type="gramEnd"/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YmRlbC1IYWtlZW08L0F1dGhvcj48WWVhcj4yMDEwPC9Z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xMDAxNy0zMTwvcGFnZXM+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YmRlbC1IYWtlZW08L0F1dGhvcj48WWVhcj4yMDEwPC9Z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xMDAxNy0zMTwvcGFnZXM+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6679BC" w:rsidRPr="0046762C">
        <w:rPr>
          <w:rFonts w:ascii="Book Antiqua" w:eastAsia="Times New Roman" w:hAnsi="Book Antiqua" w:cs="Times"/>
          <w:color w:val="000000" w:themeColor="text1"/>
        </w:rPr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2" w:tooltip="Abdel-Hakeem, 2010 #8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2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73" w:tooltip="Badr, 2008 #8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83775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A previous paper correlated the development of SVR after PEG-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interferon/ribavirin treatment with induction of a HCV-</w:t>
      </w:r>
      <w:proofErr w:type="spellStart"/>
      <w:r w:rsidR="00CA2E8D" w:rsidRPr="0046762C">
        <w:rPr>
          <w:rFonts w:ascii="Book Antiqua" w:eastAsia="Times New Roman" w:hAnsi="Book Antiqua" w:cs="Times"/>
          <w:color w:val="000000" w:themeColor="text1"/>
        </w:rPr>
        <w:t>multispecific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D4+ Th-1 </w:t>
      </w:r>
      <w:proofErr w:type="gramStart"/>
      <w:r w:rsidR="00CA2E8D" w:rsidRPr="0046762C">
        <w:rPr>
          <w:rFonts w:ascii="Book Antiqua" w:eastAsia="Times New Roman" w:hAnsi="Book Antiqua" w:cs="Times"/>
          <w:color w:val="000000" w:themeColor="text1"/>
        </w:rPr>
        <w:t>response</w:t>
      </w:r>
      <w:proofErr w:type="gramEnd"/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LYW1hbDwvQXV0aG9yPjxZZWFyPjIwMDI8L1llYXI+PFJl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EwNzAtODM8L3BhZ2VzPjx2b2x1bWU+MTIzPC92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LYW1hbDwvQXV0aG9yPjxZZWFyPjIwMDI8L1llYXI+PFJl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EwNzAtODM8L3BhZ2VzPjx2b2x1bWU+MTIzPC92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4" w:tooltip="Kamal, 2002 #5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>Another study suggested that antiv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>iral therapy-induced viral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 clearance may be associated with the induction, expansion, and/or recirculation of HCV antigen-specific </w:t>
      </w:r>
      <w:proofErr w:type="spellStart"/>
      <w:r w:rsidR="004B7E37" w:rsidRPr="0046762C">
        <w:rPr>
          <w:rFonts w:ascii="Book Antiqua" w:eastAsia="Times New Roman" w:hAnsi="Book Antiqua" w:cs="Times"/>
          <w:color w:val="000000" w:themeColor="text1"/>
        </w:rPr>
        <w:t>cytolytic</w:t>
      </w:r>
      <w:proofErr w:type="spellEnd"/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 T cells, and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 xml:space="preserve"> it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 may play a role in the maintenance of a non</w:t>
      </w:r>
      <w:r w:rsidR="002D5629" w:rsidRPr="0046762C">
        <w:rPr>
          <w:rFonts w:ascii="Book Antiqua" w:eastAsia="Times New Roman" w:hAnsi="Book Antiqua" w:cs="Times"/>
          <w:color w:val="000000" w:themeColor="text1"/>
        </w:rPr>
        <w:t>-</w:t>
      </w:r>
      <w:proofErr w:type="spellStart"/>
      <w:r w:rsidR="004B7E37" w:rsidRPr="0046762C">
        <w:rPr>
          <w:rFonts w:ascii="Book Antiqua" w:eastAsia="Times New Roman" w:hAnsi="Book Antiqua" w:cs="Times"/>
          <w:color w:val="000000" w:themeColor="text1"/>
        </w:rPr>
        <w:t>vir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a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>emic</w:t>
      </w:r>
      <w:proofErr w:type="spellEnd"/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 state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b3Jpc2hpbWE8L0F1dGhvcj48WWVhcj4yMDAzPC9ZZWFy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b3Jpc2hpbWE8L0F1dGhvcj48WWVhcj4yMDAzPC9ZZWFy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B7E37" w:rsidRPr="0046762C">
        <w:rPr>
          <w:rFonts w:ascii="Book Antiqua" w:eastAsia="Times New Roman" w:hAnsi="Book Antiqua" w:cs="Times"/>
          <w:color w:val="000000" w:themeColor="text1"/>
        </w:rPr>
      </w:r>
      <w:r w:rsidR="004B7E37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5" w:tooltip="Morishima, 2003 #6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. Moreover, a longitudinal improvement </w:t>
      </w:r>
      <w:r w:rsidR="00E849B0" w:rsidRPr="0046762C">
        <w:rPr>
          <w:rFonts w:ascii="Book Antiqua" w:eastAsia="Times New Roman" w:hAnsi="Book Antiqua" w:cs="Times"/>
          <w:color w:val="000000" w:themeColor="text1"/>
        </w:rPr>
        <w:t xml:space="preserve">in NS3-specific CTL response 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during interferon-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>based treatment has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also</w:t>
      </w:r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 been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gramStart"/>
      <w:r w:rsidR="004B7E37" w:rsidRPr="0046762C">
        <w:rPr>
          <w:rFonts w:ascii="Book Antiqua" w:eastAsia="Times New Roman" w:hAnsi="Book Antiqua" w:cs="Times"/>
          <w:color w:val="000000" w:themeColor="text1"/>
        </w:rPr>
        <w:t>described</w:t>
      </w:r>
      <w:proofErr w:type="gramEnd"/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XJ0dWFuaTwvQXV0aG9yPjxZZWFyPjIwMDI8L1llYXI+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XJ0dWFuaTwvQXV0aG9yPjxZZWFyPjIwMDI8L1llYXI+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849B0" w:rsidRPr="0046762C">
        <w:rPr>
          <w:rFonts w:ascii="Book Antiqua" w:eastAsia="Times New Roman" w:hAnsi="Book Antiqua" w:cs="Times"/>
          <w:color w:val="000000" w:themeColor="text1"/>
        </w:rPr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6" w:tooltip="Vertuani, 2002 #6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849B0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B7E37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Furthermore</w:t>
      </w:r>
      <w:r w:rsidR="000E574F" w:rsidRPr="0046762C">
        <w:rPr>
          <w:rFonts w:ascii="Book Antiqua" w:eastAsia="Times New Roman" w:hAnsi="Book Antiqua" w:cs="Times"/>
          <w:color w:val="000000" w:themeColor="text1"/>
        </w:rPr>
        <w:t xml:space="preserve">, a core-specific and NS3-specific CTL response restoration in SVR patients featured by higher frequency and cytotoxicity after </w:t>
      </w:r>
      <w:r w:rsidR="000E574F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0E574F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>interferon-based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 xml:space="preserve"> treatment has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also been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gramStart"/>
      <w:r w:rsidR="00A01648" w:rsidRPr="0046762C">
        <w:rPr>
          <w:rFonts w:ascii="Book Antiqua" w:eastAsia="Times New Roman" w:hAnsi="Book Antiqua" w:cs="Times"/>
          <w:color w:val="000000" w:themeColor="text1"/>
        </w:rPr>
        <w:t>report</w:t>
      </w:r>
      <w:r w:rsidR="000E574F" w:rsidRPr="0046762C">
        <w:rPr>
          <w:rFonts w:ascii="Book Antiqua" w:eastAsia="Times New Roman" w:hAnsi="Book Antiqua" w:cs="Times"/>
          <w:color w:val="000000" w:themeColor="text1"/>
        </w:rPr>
        <w:t>ed</w:t>
      </w:r>
      <w:proofErr w:type="gramEnd"/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WV0YW5vPC9BdXRob3I+PFllYXI+MjAwODwvWWVhcj48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WV0YW5vPC9BdXRob3I+PFllYXI+MjAwODwvWWVhcj48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F38B1" w:rsidRPr="0046762C">
        <w:rPr>
          <w:rFonts w:ascii="Book Antiqua" w:eastAsia="Times New Roman" w:hAnsi="Book Antiqua" w:cs="Times"/>
          <w:color w:val="000000" w:themeColor="text1"/>
        </w:rPr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7" w:tooltip="Caetano, 2008 #3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0E574F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A01648" w:rsidRPr="0046762C">
        <w:rPr>
          <w:rFonts w:ascii="Book Antiqua" w:eastAsia="Times New Roman" w:hAnsi="Book Antiqua" w:cs="Times"/>
          <w:color w:val="000000" w:themeColor="text1"/>
        </w:rPr>
        <w:t xml:space="preserve"> In that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work</w:t>
      </w:r>
      <w:r w:rsidR="008D0BC4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a peak of specific-CTL response in SVR pa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>tients between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treatment</w:t>
      </w:r>
      <w:r w:rsidR="00C711BA" w:rsidRPr="0046762C">
        <w:rPr>
          <w:rFonts w:ascii="Book Antiqua" w:eastAsia="Times New Roman" w:hAnsi="Book Antiqua" w:cs="Times"/>
          <w:color w:val="000000" w:themeColor="text1"/>
        </w:rPr>
        <w:t xml:space="preserve"> week 4 and week 12</w:t>
      </w:r>
      <w:r w:rsidR="008D0BC4" w:rsidRPr="0046762C">
        <w:rPr>
          <w:rFonts w:ascii="Book Antiqua" w:hAnsi="Book Antiqua"/>
          <w:color w:val="000000" w:themeColor="text1"/>
        </w:rPr>
        <w:t xml:space="preserve"> </w:t>
      </w:r>
      <w:r w:rsidR="008D0BC4" w:rsidRPr="0046762C">
        <w:rPr>
          <w:rFonts w:ascii="Book Antiqua" w:eastAsia="Times New Roman" w:hAnsi="Book Antiqua" w:cs="Times"/>
          <w:color w:val="000000" w:themeColor="text1"/>
        </w:rPr>
        <w:t>was observed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0E574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A similar finding was stated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by </w:t>
      </w:r>
      <w:proofErr w:type="spellStart"/>
      <w:r w:rsidR="00FF38B1" w:rsidRPr="0046762C">
        <w:rPr>
          <w:rFonts w:ascii="Book Antiqua" w:eastAsia="Times New Roman" w:hAnsi="Book Antiqua" w:cs="Times"/>
          <w:color w:val="000000" w:themeColor="text1"/>
        </w:rPr>
        <w:t>Tatsumi</w:t>
      </w:r>
      <w:proofErr w:type="spellEnd"/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60EE4" w:rsidRPr="0046762C">
        <w:rPr>
          <w:rFonts w:ascii="Book Antiqua" w:eastAsia="Times New Roman" w:hAnsi="Book Antiqua" w:cs="Times"/>
          <w:i/>
          <w:color w:val="000000" w:themeColor="text1"/>
        </w:rPr>
        <w:t>et al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40365B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Tatsumi&lt;/Author&gt;&lt;Year&gt;2011&lt;/Year&gt;&lt;RecNum&gt;35&lt;/RecNum&gt;&lt;DisplayText&gt;&lt;style face="superscript"&gt;[78]&lt;/style&gt;&lt;/DisplayText&gt;&lt;record&gt;&lt;rec-number&gt;35&lt;/rec-number&gt;&lt;foreign-keys&gt;&lt;key app="EN" db-id="za0zwx2wqafxe6et99opfz5drpww5azvww2v"&gt;35&lt;/key&gt;&lt;/foreign-keys&gt;&lt;ref-type name="Journal Article"&gt;17&lt;/ref-type&gt;&lt;contributors&gt;&lt;authors&gt;&lt;author&gt;Tatsumi, T.&lt;/author&gt;&lt;author&gt;Takehara, T.&lt;/author&gt;&lt;author&gt;Miyagi, T.&lt;/author&gt;&lt;author&gt;Nakazuru, S.&lt;/author&gt;&lt;author&gt;Mita, E.&lt;/author&gt;&lt;author&gt;Kanto, T.&lt;/author&gt;&lt;author&gt;Hiramatsu, N.&lt;/author&gt;&lt;author&gt;Hayashi, N.&lt;/author&gt;&lt;/authors&gt;&lt;/contributors&gt;&lt;auth-address&gt;Department of Gastroenterology and Hepatology, Osaka University Graduate School of Medicine, Suita Department of Gastroenterology, National Hospital Organization Osaka National Hospital, Chuo-ku, Japan Kansai-Rosai Hospital, Amagasaki, Hyogo, Japan.&lt;/auth-address&gt;&lt;titles&gt;&lt;title&gt;Hepatitis C virus-specific CD8+ T cell frequencies are associated with the responses of pegylated interferon-alpha and ribavirin combination therapy in patients with chronic hepatitis C virus infection&lt;/title&gt;&lt;secondary-title&gt;Hepatol Res&lt;/secondary-title&gt;&lt;alt-title&gt;Hepatology research : the official journal of the Japan Society of Hepatology&lt;/alt-title&gt;&lt;/titles&gt;&lt;periodical&gt;&lt;full-title&gt;Hepatol Res&lt;/full-title&gt;&lt;abbr-1&gt;Hepatology research : the official journal of the Japan Society of Hepatology&lt;/abbr-1&gt;&lt;/periodical&gt;&lt;alt-periodical&gt;&lt;full-title&gt;Hepatol Res&lt;/full-title&gt;&lt;abbr-1&gt;Hepatology research : the official journal of the Japan Society of Hepatology&lt;/abbr-1&gt;&lt;/alt-periodical&gt;&lt;pages&gt;30-8&lt;/pages&gt;&lt;volume&gt;41&lt;/volume&gt;&lt;number&gt;1&lt;/number&gt;&lt;dates&gt;&lt;year&gt;2011&lt;/year&gt;&lt;pub-dates&gt;&lt;date&gt;Jan&lt;/date&gt;&lt;/pub-dates&gt;&lt;/dates&gt;&lt;isbn&gt;1386-6346 (Print)&amp;#xD;1386-6346 (Linking)&lt;/isbn&gt;&lt;accession-num&gt;21040277&lt;/accession-num&gt;&lt;urls&gt;&lt;related-urls&gt;&lt;url&gt;http://www.ncbi.nlm.nih.gov/pubmed/21040277&lt;/url&gt;&lt;/related-urls&gt;&lt;/urls&gt;&lt;electronic-resource-num&gt;10.1111/j.1872-034X.2010.00734.x&lt;/electronic-resource-num&gt;&lt;/record&gt;&lt;/Cite&gt;&lt;/EndNote&gt;</w:instrText>
      </w:r>
      <w:r w:rsidR="0040365B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8" w:tooltip="Tatsumi, 2011 #35" w:history="1">
        <w:r w:rsidR="0040365B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8</w:t>
        </w:r>
      </w:hyperlink>
      <w:r w:rsidR="0040365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F38B1" w:rsidRPr="0046762C">
        <w:rPr>
          <w:rFonts w:ascii="Book Antiqua" w:eastAsia="Times New Roman" w:hAnsi="Book Antiqua" w:cs="Times"/>
          <w:color w:val="000000" w:themeColor="text1"/>
        </w:rPr>
        <w:t>, describing a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NS3-specific and core-specific CTL response increase in SVR patients after four weeks of treatment with 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-interferon/ribavirin treatment.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Nevertheless, another work </w:t>
      </w:r>
      <w:r w:rsidR="00F34E87" w:rsidRPr="0046762C">
        <w:rPr>
          <w:rFonts w:ascii="Book Antiqua" w:eastAsia="Times New Roman" w:hAnsi="Book Antiqua" w:cs="Times"/>
          <w:color w:val="000000" w:themeColor="text1"/>
        </w:rPr>
        <w:t>focused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on CD8 and CD4 specific responses did not show a clear association between T cell reactivity and treatment outcome although they found an enhancement of proliferative T-cell responses during therapy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9" w:tooltip="Barnes, 2002 #5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Additionally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, a rece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nt retrospective analysis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of peripheral blood 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lastRenderedPageBreak/>
        <w:t>lymphocyte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samples from DITTO study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aZXV6ZW08L0F1dGhvcj48WWVhcj4yMDA1PC9ZZWFyPjxS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aZXV6ZW08L0F1dGhvcj48WWVhcj4yMDA1PC9ZZWFyPjxS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0" w:tooltip="Zeuzem, 2005 #5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55B47" w:rsidRPr="0046762C">
        <w:rPr>
          <w:rFonts w:ascii="Book Antiqua" w:eastAsia="Times New Roman" w:hAnsi="Book Antiqua" w:cs="Times"/>
          <w:color w:val="000000" w:themeColor="text1"/>
        </w:rPr>
        <w:t xml:space="preserve">likewise 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>did not show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 correlation between restoration of HCV-specific CTL response and SVR after PEG-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-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interferon/ribavirin treatment although patients presenting a better HCV-specific CD8 cell proliferative potential at baseline were more likely to present a rapid and sustained viral response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1" w:tooltip="Pilli, 2007 #5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1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CA2E8D" w:rsidRPr="0046762C">
        <w:rPr>
          <w:rFonts w:ascii="Book Antiqua" w:hAnsi="Book Antiqua"/>
          <w:color w:val="000000" w:themeColor="text1"/>
        </w:rPr>
        <w:t xml:space="preserve"> </w:t>
      </w:r>
      <w:r w:rsidR="00841CD1" w:rsidRPr="0046762C">
        <w:rPr>
          <w:rFonts w:ascii="Book Antiqua" w:eastAsia="Times New Roman" w:hAnsi="Book Antiqua" w:cs="Times"/>
          <w:color w:val="000000" w:themeColor="text1"/>
        </w:rPr>
        <w:t>Curious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>ly,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2E67EE" w:rsidRPr="0046762C">
        <w:rPr>
          <w:rFonts w:ascii="Book Antiqua" w:eastAsia="Times New Roman" w:hAnsi="Book Antiqua" w:cs="Times"/>
          <w:color w:val="000000" w:themeColor="text1"/>
        </w:rPr>
        <w:t xml:space="preserve">a 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>work carried out by our group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E421F2" w:rsidRPr="0046762C">
        <w:rPr>
          <w:rFonts w:ascii="Book Antiqua" w:eastAsia="Times New Roman" w:hAnsi="Book Antiqua" w:cs="Times"/>
          <w:color w:val="000000" w:themeColor="text1"/>
        </w:rPr>
        <w:t xml:space="preserve">observed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a similar treatment outcome independently of the frequency of peripheral cells at </w:t>
      </w:r>
      <w:r w:rsidR="004E3602" w:rsidRPr="0046762C">
        <w:rPr>
          <w:rFonts w:ascii="Book Antiqua" w:eastAsia="Times New Roman" w:hAnsi="Book Antiqua" w:cs="Times"/>
          <w:color w:val="000000" w:themeColor="text1"/>
        </w:rPr>
        <w:t>base line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. Nevertheless, an improvement of peripheral HCV-sp</w:t>
      </w:r>
      <w:r w:rsidR="0040365B" w:rsidRPr="0046762C">
        <w:rPr>
          <w:rFonts w:ascii="Book Antiqua" w:eastAsia="Times New Roman" w:hAnsi="Book Antiqua" w:cs="Times"/>
          <w:color w:val="000000" w:themeColor="text1"/>
        </w:rPr>
        <w:t xml:space="preserve">ecific CTL frequency after 12 </w:t>
      </w:r>
      <w:proofErr w:type="spellStart"/>
      <w:r w:rsidR="0040365B" w:rsidRPr="0046762C">
        <w:rPr>
          <w:rFonts w:ascii="Book Antiqua" w:eastAsia="Times New Roman" w:hAnsi="Book Antiqua" w:cs="Times"/>
          <w:color w:val="000000" w:themeColor="text1"/>
        </w:rPr>
        <w:t>w</w:t>
      </w:r>
      <w:r w:rsidR="0040365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k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of treatment 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correlated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with SVR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development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A63EC" w:rsidRPr="0046762C">
        <w:rPr>
          <w:rFonts w:ascii="Book Antiqua" w:eastAsia="Times New Roman" w:hAnsi="Book Antiqua" w:cs="Times"/>
          <w:color w:val="000000" w:themeColor="text1"/>
        </w:rPr>
        <w:t xml:space="preserve"> (Fig</w:t>
      </w:r>
      <w:r w:rsidR="002E3EC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ure </w:t>
      </w:r>
      <w:r w:rsidR="007206CF">
        <w:rPr>
          <w:rFonts w:ascii="Book Antiqua" w:eastAsiaTheme="minorEastAsia" w:hAnsi="Book Antiqua" w:cs="Times" w:hint="eastAsia"/>
          <w:color w:val="000000" w:themeColor="text1"/>
          <w:lang w:eastAsia="zh-CN"/>
        </w:rPr>
        <w:t>2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, in concordance with </w:t>
      </w:r>
      <w:proofErr w:type="spellStart"/>
      <w:r w:rsidR="00FF38B1" w:rsidRPr="0046762C">
        <w:rPr>
          <w:rFonts w:ascii="Book Antiqua" w:eastAsia="Times New Roman" w:hAnsi="Book Antiqua" w:cs="Times"/>
          <w:color w:val="000000" w:themeColor="text1"/>
        </w:rPr>
        <w:t>Tatsumi</w:t>
      </w:r>
      <w:proofErr w:type="spellEnd"/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60EE4" w:rsidRPr="0046762C">
        <w:rPr>
          <w:rFonts w:ascii="Book Antiqua" w:eastAsia="Times New Roman" w:hAnsi="Book Antiqua" w:cs="Times"/>
          <w:i/>
          <w:color w:val="000000" w:themeColor="text1"/>
        </w:rPr>
        <w:t>et al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Tatsumi&lt;/Author&gt;&lt;Year&gt;2011&lt;/Year&gt;&lt;RecNum&gt;35&lt;/RecNum&gt;&lt;DisplayText&gt;&lt;style face="superscript"&gt;[78]&lt;/style&gt;&lt;/DisplayText&gt;&lt;record&gt;&lt;rec-number&gt;35&lt;/rec-number&gt;&lt;foreign-keys&gt;&lt;key app="EN" db-id="za0zwx2wqafxe6et99opfz5drpww5azvww2v"&gt;35&lt;/key&gt;&lt;/foreign-keys&gt;&lt;ref-type name="Journal Article"&gt;17&lt;/ref-type&gt;&lt;contributors&gt;&lt;authors&gt;&lt;author&gt;Tatsumi, T.&lt;/author&gt;&lt;author&gt;Takehara, T.&lt;/author&gt;&lt;author&gt;Miyagi, T.&lt;/author&gt;&lt;author&gt;Nakazuru, S.&lt;/author&gt;&lt;author&gt;Mita, E.&lt;/author&gt;&lt;author&gt;Kanto, T.&lt;/author&gt;&lt;author&gt;Hiramatsu, N.&lt;/author&gt;&lt;author&gt;Hayashi, N.&lt;/author&gt;&lt;/authors&gt;&lt;/contributors&gt;&lt;auth-address&gt;Department of Gastroenterology and Hepatology, Osaka University Graduate School of Medicine, Suita Department of Gastroenterology, National Hospital Organization Osaka National Hospital, Chuo-ku, Japan Kansai-Rosai Hospital, Amagasaki, Hyogo, Japan.&lt;/auth-address&gt;&lt;titles&gt;&lt;title&gt;Hepatitis C virus-specific CD8+ T cell frequencies are associated with the responses of pegylated interferon-alpha and ribavirin combination therapy in patients with chronic hepatitis C virus infection&lt;/title&gt;&lt;secondary-title&gt;Hepatol Res&lt;/secondary-title&gt;&lt;alt-title&gt;Hepatology research : the official journal of the Japan Society of Hepatology&lt;/alt-title&gt;&lt;/titles&gt;&lt;periodical&gt;&lt;full-title&gt;Hepatol Res&lt;/full-title&gt;&lt;abbr-1&gt;Hepatology research : the official journal of the Japan Society of Hepatology&lt;/abbr-1&gt;&lt;/periodical&gt;&lt;alt-periodical&gt;&lt;full-title&gt;Hepatol Res&lt;/full-title&gt;&lt;abbr-1&gt;Hepatology research : the official journal of the Japan Society of Hepatology&lt;/abbr-1&gt;&lt;/alt-periodical&gt;&lt;pages&gt;30-8&lt;/pages&gt;&lt;volume&gt;41&lt;/volume&gt;&lt;number&gt;1&lt;/number&gt;&lt;dates&gt;&lt;year&gt;2011&lt;/year&gt;&lt;pub-dates&gt;&lt;date&gt;Jan&lt;/date&gt;&lt;/pub-dates&gt;&lt;/dates&gt;&lt;isbn&gt;1386-6346 (Print)&amp;#xD;1386-6346 (Linking)&lt;/isbn&gt;&lt;accession-num&gt;21040277&lt;/accession-num&gt;&lt;urls&gt;&lt;related-urls&gt;&lt;url&gt;http://www.ncbi.nlm.nih.gov/pubmed/21040277&lt;/url&gt;&lt;/related-urls&gt;&lt;/urls&gt;&lt;electronic-resource-num&gt;10.1111/j.1872-034X.2010.00734.x&lt;/electronic-resource-num&gt;&lt;/record&gt;&lt;/Cite&gt;&lt;/EndNote&gt;</w:instrTex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8" w:tooltip="Tatsumi, 2011 #3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F38B1" w:rsidRPr="0046762C">
        <w:rPr>
          <w:rFonts w:ascii="Book Antiqua" w:eastAsia="Times New Roman" w:hAnsi="Book Antiqua" w:cs="Times"/>
          <w:color w:val="000000" w:themeColor="text1"/>
        </w:rPr>
        <w:t xml:space="preserve"> and Caetano </w:t>
      </w:r>
      <w:r w:rsidR="00660EE4" w:rsidRPr="0046762C">
        <w:rPr>
          <w:rFonts w:ascii="Book Antiqua" w:eastAsia="Times New Roman" w:hAnsi="Book Antiqua" w:cs="Times"/>
          <w:i/>
          <w:color w:val="000000" w:themeColor="text1"/>
        </w:rPr>
        <w:t>et al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WV0YW5vPC9BdXRob3I+PFllYXI+MjAwODwvWWVhcj48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DYWV0YW5vPC9BdXRob3I+PFllYXI+MjAwODwvWWVhcj48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F38B1" w:rsidRPr="0046762C">
        <w:rPr>
          <w:rFonts w:ascii="Book Antiqua" w:eastAsia="Times New Roman" w:hAnsi="Book Antiqua" w:cs="Times"/>
          <w:color w:val="000000" w:themeColor="text1"/>
        </w:rPr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7" w:tooltip="Caetano, 2008 #3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F38B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 data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. Therefore, treatment could be able to restore HCV-specific CTL numbers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at least in one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subpopulation of patients. This finding was not described in Pilli’s </w:t>
      </w:r>
      <w:proofErr w:type="gramStart"/>
      <w:r w:rsidR="00CA2E8D" w:rsidRPr="0046762C">
        <w:rPr>
          <w:rFonts w:ascii="Book Antiqua" w:eastAsia="Times New Roman" w:hAnsi="Book Antiqua" w:cs="Times"/>
          <w:color w:val="000000" w:themeColor="text1"/>
        </w:rPr>
        <w:t>work</w:t>
      </w:r>
      <w:proofErr w:type="gramEnd"/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77854" w:rsidRPr="0046762C">
        <w:rPr>
          <w:rFonts w:ascii="Book Antiqua" w:eastAsia="Times New Roman" w:hAnsi="Book Antiqua" w:cs="Times"/>
          <w:color w:val="000000" w:themeColor="text1"/>
        </w:rPr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1" w:tooltip="Pilli, 2007 #5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1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777854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but was suggested in Barnes’s study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762A1" w:rsidRPr="0046762C">
        <w:rPr>
          <w:rFonts w:ascii="Book Antiqua" w:eastAsia="Times New Roman" w:hAnsi="Book Antiqua" w:cs="Times"/>
          <w:color w:val="000000" w:themeColor="text1"/>
        </w:rPr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9" w:tooltip="Barnes, 2002 #5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nd it could be due to the type of samples 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analyzed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>. In our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gramStart"/>
      <w:r w:rsidR="0054640C" w:rsidRPr="0046762C">
        <w:rPr>
          <w:rFonts w:ascii="Book Antiqua" w:eastAsia="Times New Roman" w:hAnsi="Book Antiqua" w:cs="Times"/>
          <w:color w:val="000000" w:themeColor="text1"/>
        </w:rPr>
        <w:t>research</w:t>
      </w:r>
      <w:proofErr w:type="gramEnd"/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932DA" w:rsidRPr="0046762C">
        <w:rPr>
          <w:rFonts w:ascii="Book Antiqua" w:eastAsia="Times New Roman" w:hAnsi="Book Antiqua" w:cs="Times"/>
          <w:color w:val="000000" w:themeColor="text1"/>
        </w:rPr>
      </w:r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, directly ex-vivo cells were checked, while in Pilli’s paper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QaWxsaTwvQXV0aG9yPjxZZWFyPjIwMDc8L1llYXI+PFJl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EzMi00MzwvcGFnZXM+PHZvbHVtZT4xMzM8L3ZvbHVtZT48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932DA" w:rsidRPr="0046762C">
        <w:rPr>
          <w:rFonts w:ascii="Book Antiqua" w:eastAsia="Times New Roman" w:hAnsi="Book Antiqua" w:cs="Times"/>
          <w:color w:val="000000" w:themeColor="text1"/>
        </w:rPr>
      </w:r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1" w:tooltip="Pilli, 2007 #5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1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frozen cells were retrospectively tested and the thawing process could h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>ave affected</w:t>
      </w:r>
      <w:r w:rsidR="002D5629" w:rsidRPr="0046762C">
        <w:rPr>
          <w:rFonts w:ascii="Book Antiqua" w:eastAsia="Times New Roman" w:hAnsi="Book Antiqua" w:cs="Times"/>
          <w:color w:val="000000" w:themeColor="text1"/>
        </w:rPr>
        <w:t xml:space="preserve"> the more exhausted</w:t>
      </w:r>
      <w:r w:rsidR="0054640C" w:rsidRPr="0046762C">
        <w:rPr>
          <w:rFonts w:ascii="Book Antiqua" w:eastAsia="Times New Roman" w:hAnsi="Book Antiqua" w:cs="Times"/>
          <w:color w:val="000000" w:themeColor="text1"/>
        </w:rPr>
        <w:t xml:space="preserve"> cells, preventing their detection thus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far. On the other ha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>nd,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investigations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analyzing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HCV-specific T cell response by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 γ-interferon-ELISPOT do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not su</w:t>
      </w:r>
      <w:r w:rsidR="00E24385" w:rsidRPr="0046762C">
        <w:rPr>
          <w:rFonts w:ascii="Book Antiqua" w:eastAsia="Times New Roman" w:hAnsi="Book Antiqua" w:cs="Times"/>
          <w:color w:val="000000" w:themeColor="text1"/>
        </w:rPr>
        <w:t>pport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 that treatment-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induced viral clearance is associated with an enh</w:t>
      </w:r>
      <w:r w:rsidR="00E24385" w:rsidRPr="0046762C">
        <w:rPr>
          <w:rFonts w:ascii="Book Antiqua" w:eastAsia="Times New Roman" w:hAnsi="Book Antiqua" w:cs="Times"/>
          <w:color w:val="000000" w:themeColor="text1"/>
        </w:rPr>
        <w:t>anced antiviral T cell response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dW1waHJleXM8L0F1dGhvcj48WWVhcj4yMDEyPC9ZZWFy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gxOS0yODwvcGFnZXM+PHZvbHVtZT4xOTk8L3ZvbHVtZT48bnVtYmVy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IdW1waHJleXM8L0F1dGhvcj48WWVhcj4yMDEyPC9ZZWFy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gxOS0yODwvcGFnZXM+PHZvbHVtZT4xOTk8L3ZvbHVtZT48bnVtYmVy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762A1" w:rsidRPr="0046762C">
        <w:rPr>
          <w:rFonts w:ascii="Book Antiqua" w:eastAsia="Times New Roman" w:hAnsi="Book Antiqua" w:cs="Times"/>
          <w:color w:val="000000" w:themeColor="text1"/>
        </w:rPr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2" w:tooltip="Humphreys, 2012 #6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2</w:t>
        </w:r>
      </w:hyperlink>
      <w:r w:rsidR="002E3EC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83" w:tooltip="Barnes, 2009 #61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. The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pparent discrepancy b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etween these observations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ould be explained by the manner 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in which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specific T cells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are quantified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, since in former </w:t>
      </w:r>
      <w:r w:rsidR="008D0BC4" w:rsidRPr="0046762C">
        <w:rPr>
          <w:rFonts w:ascii="Book Antiqua" w:eastAsia="Times New Roman" w:hAnsi="Book Antiqua" w:cs="Times"/>
          <w:color w:val="000000" w:themeColor="text1"/>
        </w:rPr>
        <w:t>studies,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ells were recognized by the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ir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bility to pro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t>duce ty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pe-1 cytokines and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in </w:t>
      </w:r>
      <w:proofErr w:type="spellStart"/>
      <w:r w:rsidR="00464CFC" w:rsidRPr="0046762C">
        <w:rPr>
          <w:rFonts w:ascii="Book Antiqua" w:eastAsia="Times New Roman" w:hAnsi="Book Antiqua" w:cs="Times"/>
          <w:color w:val="000000" w:themeColor="text1"/>
        </w:rPr>
        <w:t>Larrubia’s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work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those cells were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visualized directly by HL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A-I/epitope </w:t>
      </w:r>
      <w:proofErr w:type="spellStart"/>
      <w:r w:rsidR="004C1320" w:rsidRPr="0046762C">
        <w:rPr>
          <w:rFonts w:ascii="Book Antiqua" w:eastAsia="Times New Roman" w:hAnsi="Book Antiqua" w:cs="Times"/>
          <w:color w:val="000000" w:themeColor="text1"/>
        </w:rPr>
        <w:t>multimeric</w:t>
      </w:r>
      <w:proofErr w:type="spellEnd"/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 complex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labelling.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Consequently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, the HCV-specific CTL number restoration observed in a subpopulatio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 of infected cases</w:t>
      </w:r>
      <w:r w:rsidR="00E24385" w:rsidRPr="0046762C">
        <w:rPr>
          <w:rFonts w:ascii="Book Antiqua" w:eastAsia="Times New Roman" w:hAnsi="Book Antiqua" w:cs="Times"/>
          <w:color w:val="000000" w:themeColor="text1"/>
        </w:rPr>
        <w:t xml:space="preserve"> in </w:t>
      </w:r>
      <w:proofErr w:type="spellStart"/>
      <w:r w:rsidR="00E24385" w:rsidRPr="0046762C">
        <w:rPr>
          <w:rFonts w:ascii="Book Antiqua" w:eastAsia="Times New Roman" w:hAnsi="Book Antiqua" w:cs="Times"/>
          <w:color w:val="000000" w:themeColor="text1"/>
        </w:rPr>
        <w:t>Larrubia’s</w:t>
      </w:r>
      <w:proofErr w:type="spellEnd"/>
      <w:r w:rsidR="00E24385" w:rsidRPr="0046762C">
        <w:rPr>
          <w:rFonts w:ascii="Book Antiqua" w:eastAsia="Times New Roman" w:hAnsi="Book Antiqua" w:cs="Times"/>
          <w:color w:val="000000" w:themeColor="text1"/>
        </w:rPr>
        <w:t xml:space="preserve"> study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w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ould not be able to secrete γ-interferon</w:t>
      </w:r>
      <w:r w:rsidR="004C1320" w:rsidRPr="0046762C">
        <w:rPr>
          <w:rFonts w:ascii="Book Antiqua" w:hAnsi="Book Antiqua"/>
          <w:color w:val="000000" w:themeColor="text1"/>
        </w:rPr>
        <w:t xml:space="preserve"> </w:t>
      </w:r>
      <w:proofErr w:type="gramStart"/>
      <w:r w:rsidR="004C1320" w:rsidRPr="0046762C">
        <w:rPr>
          <w:rFonts w:ascii="Book Antiqua" w:eastAsia="Times New Roman" w:hAnsi="Book Antiqua" w:cs="Times"/>
          <w:color w:val="000000" w:themeColor="text1"/>
        </w:rPr>
        <w:t>yet</w:t>
      </w:r>
      <w:proofErr w:type="gramEnd"/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1PC9SZWNOdW0+PERpc3BsYXlUZXh0PjxzdHlsZSBmYWNlPSJzdXBlcnNjcmlwdCI+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1PC9SZWNOdW0+PERpc3BsYXlUZXh0PjxzdHlsZSBmYWNlPSJzdXBlcnNjcmlwdCI+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762A1" w:rsidRPr="0046762C">
        <w:rPr>
          <w:rFonts w:ascii="Book Antiqua" w:eastAsia="Times New Roman" w:hAnsi="Book Antiqua" w:cs="Times"/>
          <w:color w:val="000000" w:themeColor="text1"/>
        </w:rPr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5" w:tooltip="Larrubia, 2013 #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5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, as a result those cells would not b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e detected by Barnes </w:t>
      </w:r>
      <w:r w:rsidR="00660EE4" w:rsidRPr="0046762C">
        <w:rPr>
          <w:rFonts w:ascii="Book Antiqua" w:eastAsia="Times New Roman" w:hAnsi="Book Antiqua" w:cs="Times"/>
          <w:i/>
          <w:color w:val="000000" w:themeColor="text1"/>
        </w:rPr>
        <w:t>et al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YXJuZXM8L0F1dGhvcj48WWVhcj4yMDAyPC9ZZWFyPjxS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762A1" w:rsidRPr="0046762C">
        <w:rPr>
          <w:rFonts w:ascii="Book Antiqua" w:eastAsia="Times New Roman" w:hAnsi="Book Antiqua" w:cs="Times"/>
          <w:color w:val="000000" w:themeColor="text1"/>
        </w:rPr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9" w:tooltip="Barnes, 2002 #5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9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4762A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Thus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, 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the 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functionality of these cells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should be further </w:t>
      </w:r>
      <w:r w:rsidRPr="0046762C">
        <w:rPr>
          <w:rFonts w:ascii="Book Antiqua" w:eastAsia="Times New Roman" w:hAnsi="Book Antiqua" w:cs="Times"/>
          <w:color w:val="000000" w:themeColor="text1"/>
        </w:rPr>
        <w:t>analyzed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since they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could be present but dys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functional, although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a specific prolifera</w:t>
      </w:r>
      <w:r w:rsidR="004C1320" w:rsidRPr="0046762C">
        <w:rPr>
          <w:rFonts w:ascii="Book Antiqua" w:eastAsia="Times New Roman" w:hAnsi="Book Antiqua" w:cs="Times"/>
          <w:color w:val="000000" w:themeColor="text1"/>
        </w:rPr>
        <w:t>tive potential improvement during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treatment</w:t>
      </w:r>
      <w:r w:rsidR="00B51BED" w:rsidRPr="0046762C">
        <w:rPr>
          <w:rFonts w:ascii="Book Antiqua" w:hAnsi="Book Antiqua"/>
          <w:color w:val="000000" w:themeColor="text1"/>
        </w:rPr>
        <w:t xml:space="preserve">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was observed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, suggesting a certain degree of functional restoration.</w:t>
      </w:r>
      <w:r w:rsidR="00863E70" w:rsidRPr="0046762C">
        <w:rPr>
          <w:rFonts w:ascii="Book Antiqua" w:hAnsi="Book Antiqua"/>
          <w:color w:val="000000" w:themeColor="text1"/>
        </w:rPr>
        <w:t xml:space="preserve"> </w:t>
      </w:r>
      <w:r w:rsidR="007A63EC" w:rsidRPr="0046762C">
        <w:rPr>
          <w:rFonts w:ascii="Book Antiqua" w:hAnsi="Book Antiqua"/>
          <w:color w:val="000000" w:themeColor="text1"/>
        </w:rPr>
        <w:t>Besides</w:t>
      </w:r>
      <w:r w:rsidR="00863E70" w:rsidRPr="0046762C">
        <w:rPr>
          <w:rFonts w:ascii="Book Antiqua" w:hAnsi="Book Antiqua"/>
          <w:color w:val="000000" w:themeColor="text1"/>
        </w:rPr>
        <w:t xml:space="preserve">, a decrease of programmed cell death protein (PD-1) expression on HCV-specific CTLs after </w:t>
      </w:r>
      <w:r w:rsidR="00863E70" w:rsidRPr="0046762C">
        <w:rPr>
          <w:rFonts w:ascii="Book Antiqua" w:hAnsi="Book Antiqua"/>
          <w:color w:val="000000" w:themeColor="text1"/>
        </w:rPr>
        <w:lastRenderedPageBreak/>
        <w:t xml:space="preserve">treatment in SVR patients was </w:t>
      </w:r>
      <w:r w:rsidR="00B51BED" w:rsidRPr="0046762C">
        <w:rPr>
          <w:rFonts w:ascii="Book Antiqua" w:hAnsi="Book Antiqua"/>
          <w:color w:val="000000" w:themeColor="text1"/>
        </w:rPr>
        <w:t xml:space="preserve">also described </w:t>
      </w:r>
      <w:r w:rsidR="007A63EC" w:rsidRPr="0046762C">
        <w:rPr>
          <w:rFonts w:ascii="Book Antiqua" w:hAnsi="Book Antiqua"/>
          <w:color w:val="000000" w:themeColor="text1"/>
        </w:rPr>
        <w:t>(Fig</w:t>
      </w:r>
      <w:r w:rsidR="002E3ECB" w:rsidRPr="0046762C">
        <w:rPr>
          <w:rFonts w:ascii="Book Antiqua" w:hAnsi="Book Antiqua" w:hint="eastAsia"/>
          <w:color w:val="000000" w:themeColor="text1"/>
          <w:lang w:eastAsia="zh-CN"/>
        </w:rPr>
        <w:t xml:space="preserve">ure </w:t>
      </w:r>
      <w:r w:rsidR="007206CF">
        <w:rPr>
          <w:rFonts w:ascii="Book Antiqua" w:hAnsi="Book Antiqua" w:hint="eastAsia"/>
          <w:color w:val="000000" w:themeColor="text1"/>
          <w:lang w:eastAsia="zh-CN"/>
        </w:rPr>
        <w:t>3</w:t>
      </w:r>
      <w:r w:rsidR="007A63EC" w:rsidRPr="0046762C">
        <w:rPr>
          <w:rFonts w:ascii="Book Antiqua" w:hAnsi="Book Antiqua"/>
          <w:color w:val="000000" w:themeColor="text1"/>
        </w:rPr>
        <w:t>)</w:t>
      </w:r>
      <w:r w:rsidR="00863E70" w:rsidRPr="0046762C">
        <w:rPr>
          <w:rFonts w:ascii="Book Antiqua" w:hAnsi="Book Antiqua"/>
          <w:color w:val="000000" w:themeColor="text1"/>
        </w:rPr>
        <w:t xml:space="preserve">. PD-1 is an </w:t>
      </w:r>
      <w:proofErr w:type="spellStart"/>
      <w:r w:rsidR="00863E70" w:rsidRPr="0046762C">
        <w:rPr>
          <w:rFonts w:ascii="Book Antiqua" w:hAnsi="Book Antiqua"/>
          <w:color w:val="000000" w:themeColor="text1"/>
        </w:rPr>
        <w:t>immunoreceptor</w:t>
      </w:r>
      <w:proofErr w:type="spellEnd"/>
      <w:r w:rsidR="00863E70" w:rsidRPr="0046762C">
        <w:rPr>
          <w:rFonts w:ascii="Book Antiqua" w:hAnsi="Book Antiqua"/>
          <w:color w:val="000000" w:themeColor="text1"/>
        </w:rPr>
        <w:t xml:space="preserve"> tyrosine–based inhibition motif–containing </w:t>
      </w:r>
      <w:r w:rsidR="00CD397D" w:rsidRPr="0046762C">
        <w:rPr>
          <w:rFonts w:ascii="Book Antiqua" w:hAnsi="Book Antiqua"/>
          <w:color w:val="000000" w:themeColor="text1"/>
        </w:rPr>
        <w:t>(ITIM-containing)</w:t>
      </w:r>
      <w:r w:rsidR="00863E70" w:rsidRPr="0046762C">
        <w:rPr>
          <w:rFonts w:ascii="Book Antiqua" w:hAnsi="Book Antiqua"/>
          <w:color w:val="000000" w:themeColor="text1"/>
        </w:rPr>
        <w:t xml:space="preserve"> expressed on activated T cells that</w:t>
      </w:r>
      <w:r w:rsidR="009A1465" w:rsidRPr="0046762C">
        <w:rPr>
          <w:rFonts w:ascii="Book Antiqua" w:hAnsi="Book Antiqua"/>
          <w:color w:val="000000" w:themeColor="text1"/>
        </w:rPr>
        <w:t xml:space="preserve"> </w:t>
      </w:r>
      <w:r w:rsidR="00863E70" w:rsidRPr="0046762C">
        <w:rPr>
          <w:rFonts w:ascii="Book Antiqua" w:hAnsi="Book Antiqua"/>
          <w:color w:val="000000" w:themeColor="text1"/>
        </w:rPr>
        <w:t xml:space="preserve">mediates </w:t>
      </w:r>
      <w:proofErr w:type="spellStart"/>
      <w:proofErr w:type="gramStart"/>
      <w:r w:rsidR="00863E70" w:rsidRPr="0046762C">
        <w:rPr>
          <w:rFonts w:ascii="Book Antiqua" w:hAnsi="Book Antiqua"/>
          <w:color w:val="000000" w:themeColor="text1"/>
        </w:rPr>
        <w:t>hyporesponsiveness</w:t>
      </w:r>
      <w:proofErr w:type="spellEnd"/>
      <w:proofErr w:type="gramEnd"/>
      <w:r w:rsidR="009A1465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SYWR6aWV3aWN6PC9BdXRob3I+PFllYXI+MjAwNzwvWWVh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jI1NDUtNTM8L3Bh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 </w:instrText>
      </w:r>
      <w:r w:rsidR="006034E7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SYWR6aWV3aWN6PC9BdXRob3I+PFllYXI+MjAwNzwvWWVh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hAnsi="Book Antiqua"/>
          <w:color w:val="000000" w:themeColor="text1"/>
        </w:rPr>
      </w:r>
      <w:r w:rsidR="006034E7" w:rsidRPr="0046762C">
        <w:rPr>
          <w:rFonts w:ascii="Book Antiqua" w:hAnsi="Book Antiqua"/>
          <w:color w:val="000000" w:themeColor="text1"/>
        </w:rPr>
        <w:fldChar w:fldCharType="end"/>
      </w:r>
      <w:r w:rsidR="009A1465" w:rsidRPr="0046762C">
        <w:rPr>
          <w:rFonts w:ascii="Book Antiqua" w:hAnsi="Book Antiqua"/>
          <w:color w:val="000000" w:themeColor="text1"/>
        </w:rPr>
      </w:r>
      <w:r w:rsidR="009A1465" w:rsidRPr="0046762C">
        <w:rPr>
          <w:rFonts w:ascii="Book Antiqua" w:hAnsi="Book Antiqua"/>
          <w:color w:val="000000" w:themeColor="text1"/>
        </w:rPr>
        <w:fldChar w:fldCharType="separate"/>
      </w:r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84" w:tooltip="Radziewicz, 2007 #124" w:history="1">
        <w:r w:rsidR="003F6A50" w:rsidRPr="0046762C">
          <w:rPr>
            <w:rFonts w:ascii="Book Antiqua" w:hAnsi="Book Antiqua"/>
            <w:noProof/>
            <w:color w:val="000000" w:themeColor="text1"/>
            <w:vertAlign w:val="superscript"/>
          </w:rPr>
          <w:t>84</w:t>
        </w:r>
      </w:hyperlink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9A1465" w:rsidRPr="0046762C">
        <w:rPr>
          <w:rFonts w:ascii="Book Antiqua" w:hAnsi="Book Antiqua"/>
          <w:color w:val="000000" w:themeColor="text1"/>
        </w:rPr>
        <w:fldChar w:fldCharType="end"/>
      </w:r>
      <w:r w:rsidR="00863E70" w:rsidRPr="0046762C">
        <w:rPr>
          <w:rFonts w:ascii="Book Antiqua" w:hAnsi="Book Antiqua"/>
          <w:color w:val="000000" w:themeColor="text1"/>
        </w:rPr>
        <w:t>.</w:t>
      </w:r>
      <w:r w:rsidR="009A1465" w:rsidRPr="0046762C">
        <w:rPr>
          <w:rFonts w:ascii="Book Antiqua" w:hAnsi="Book Antiqua"/>
          <w:color w:val="000000" w:themeColor="text1"/>
        </w:rPr>
        <w:t xml:space="preserve"> PD-1 expression on HCV-specific CTLs inversely correlates with early and sustained </w:t>
      </w:r>
      <w:proofErr w:type="spellStart"/>
      <w:r w:rsidR="009A1465" w:rsidRPr="0046762C">
        <w:rPr>
          <w:rFonts w:ascii="Book Antiqua" w:hAnsi="Book Antiqua"/>
          <w:color w:val="000000" w:themeColor="text1"/>
        </w:rPr>
        <w:t>v</w:t>
      </w:r>
      <w:r w:rsidR="00B51BED" w:rsidRPr="0046762C">
        <w:rPr>
          <w:rFonts w:ascii="Book Antiqua" w:hAnsi="Book Antiqua"/>
          <w:color w:val="000000" w:themeColor="text1"/>
        </w:rPr>
        <w:t>irologic</w:t>
      </w:r>
      <w:proofErr w:type="spellEnd"/>
      <w:r w:rsidR="00B51BED" w:rsidRPr="0046762C">
        <w:rPr>
          <w:rFonts w:ascii="Book Antiqua" w:hAnsi="Book Antiqua"/>
          <w:color w:val="000000" w:themeColor="text1"/>
        </w:rPr>
        <w:t xml:space="preserve"> response to</w:t>
      </w:r>
      <w:r w:rsidR="009A1465" w:rsidRPr="0046762C">
        <w:rPr>
          <w:rFonts w:ascii="Book Antiqua" w:hAnsi="Book Antiqua"/>
          <w:color w:val="000000" w:themeColor="text1"/>
        </w:rPr>
        <w:t xml:space="preserve"> IFN-based antiviral </w:t>
      </w:r>
      <w:proofErr w:type="gramStart"/>
      <w:r w:rsidR="009A1465" w:rsidRPr="0046762C">
        <w:rPr>
          <w:rFonts w:ascii="Book Antiqua" w:hAnsi="Book Antiqua"/>
          <w:color w:val="000000" w:themeColor="text1"/>
        </w:rPr>
        <w:t>therapy</w:t>
      </w:r>
      <w:proofErr w:type="gramEnd"/>
      <w:r w:rsidR="005757A0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Hb2xkZW4tTWFzb248L0F1dGhvcj48WWVhcj4yMDA4PC9Z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 </w:instrText>
      </w:r>
      <w:r w:rsidR="006034E7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Hb2xkZW4tTWFzb248L0F1dGhvcj48WWVhcj4yMDA4PC9Z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hAnsi="Book Antiqua"/>
          <w:color w:val="000000" w:themeColor="text1"/>
        </w:rPr>
      </w:r>
      <w:r w:rsidR="006034E7" w:rsidRPr="0046762C">
        <w:rPr>
          <w:rFonts w:ascii="Book Antiqua" w:hAnsi="Book Antiqua"/>
          <w:color w:val="000000" w:themeColor="text1"/>
        </w:rPr>
        <w:fldChar w:fldCharType="end"/>
      </w:r>
      <w:r w:rsidR="005757A0" w:rsidRPr="0046762C">
        <w:rPr>
          <w:rFonts w:ascii="Book Antiqua" w:hAnsi="Book Antiqua"/>
          <w:color w:val="000000" w:themeColor="text1"/>
        </w:rPr>
      </w:r>
      <w:r w:rsidR="005757A0" w:rsidRPr="0046762C">
        <w:rPr>
          <w:rFonts w:ascii="Book Antiqua" w:hAnsi="Book Antiqua"/>
          <w:color w:val="000000" w:themeColor="text1"/>
        </w:rPr>
        <w:fldChar w:fldCharType="separate"/>
      </w:r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85" w:tooltip="Golden-Mason, 2008 #125" w:history="1">
        <w:r w:rsidR="003F6A50" w:rsidRPr="0046762C">
          <w:rPr>
            <w:rFonts w:ascii="Book Antiqua" w:hAnsi="Book Antiqua"/>
            <w:noProof/>
            <w:color w:val="000000" w:themeColor="text1"/>
            <w:vertAlign w:val="superscript"/>
          </w:rPr>
          <w:t>85</w:t>
        </w:r>
      </w:hyperlink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5757A0" w:rsidRPr="0046762C">
        <w:rPr>
          <w:rFonts w:ascii="Book Antiqua" w:hAnsi="Book Antiqua"/>
          <w:color w:val="000000" w:themeColor="text1"/>
        </w:rPr>
        <w:fldChar w:fldCharType="end"/>
      </w:r>
      <w:r w:rsidR="009A1465" w:rsidRPr="0046762C">
        <w:rPr>
          <w:rFonts w:ascii="Book Antiqua" w:hAnsi="Book Antiqua"/>
          <w:color w:val="000000" w:themeColor="text1"/>
        </w:rPr>
        <w:t xml:space="preserve"> and</w:t>
      </w:r>
      <w:r w:rsidR="004C1320" w:rsidRPr="0046762C">
        <w:rPr>
          <w:rFonts w:ascii="Book Antiqua" w:hAnsi="Book Antiqua"/>
          <w:color w:val="000000" w:themeColor="text1"/>
        </w:rPr>
        <w:t>, it</w:t>
      </w:r>
      <w:r w:rsidR="009A1465" w:rsidRPr="0046762C">
        <w:rPr>
          <w:rFonts w:ascii="Book Antiqua" w:hAnsi="Book Antiqua"/>
          <w:color w:val="000000" w:themeColor="text1"/>
        </w:rPr>
        <w:t xml:space="preserve"> is associated with impaired control of </w:t>
      </w:r>
      <w:r w:rsidR="004C1320" w:rsidRPr="0046762C">
        <w:rPr>
          <w:rFonts w:ascii="Book Antiqua" w:hAnsi="Book Antiqua"/>
          <w:color w:val="000000" w:themeColor="text1"/>
        </w:rPr>
        <w:t xml:space="preserve">in-vitro </w:t>
      </w:r>
      <w:r w:rsidR="009A1465" w:rsidRPr="0046762C">
        <w:rPr>
          <w:rFonts w:ascii="Book Antiqua" w:hAnsi="Book Antiqua"/>
          <w:color w:val="000000" w:themeColor="text1"/>
        </w:rPr>
        <w:t>replication</w:t>
      </w:r>
      <w:r w:rsidR="005757A0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TZWlnZWw8L0F1dGhvcj48WWVhcj4yMDEzPC9ZZWFyPjxS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QyNi0zNjwvcGFnZXM+PHZv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==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 </w:instrText>
      </w:r>
      <w:r w:rsidR="006034E7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TZWlnZWw8L0F1dGhvcj48WWVhcj4yMDEzPC9ZZWFyPjxS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QyNi0zNjwvcGFnZXM+PHZv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==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hAnsi="Book Antiqua"/>
          <w:color w:val="000000" w:themeColor="text1"/>
        </w:rPr>
      </w:r>
      <w:r w:rsidR="006034E7" w:rsidRPr="0046762C">
        <w:rPr>
          <w:rFonts w:ascii="Book Antiqua" w:hAnsi="Book Antiqua"/>
          <w:color w:val="000000" w:themeColor="text1"/>
        </w:rPr>
        <w:fldChar w:fldCharType="end"/>
      </w:r>
      <w:r w:rsidR="005757A0" w:rsidRPr="0046762C">
        <w:rPr>
          <w:rFonts w:ascii="Book Antiqua" w:hAnsi="Book Antiqua"/>
          <w:color w:val="000000" w:themeColor="text1"/>
        </w:rPr>
      </w:r>
      <w:r w:rsidR="005757A0" w:rsidRPr="0046762C">
        <w:rPr>
          <w:rFonts w:ascii="Book Antiqua" w:hAnsi="Book Antiqua"/>
          <w:color w:val="000000" w:themeColor="text1"/>
        </w:rPr>
        <w:fldChar w:fldCharType="separate"/>
      </w:r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86" w:tooltip="Seigel, 2013 #126" w:history="1">
        <w:r w:rsidR="003F6A50" w:rsidRPr="0046762C">
          <w:rPr>
            <w:rFonts w:ascii="Book Antiqua" w:hAnsi="Book Antiqua"/>
            <w:noProof/>
            <w:color w:val="000000" w:themeColor="text1"/>
            <w:vertAlign w:val="superscript"/>
          </w:rPr>
          <w:t>86</w:t>
        </w:r>
      </w:hyperlink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5757A0" w:rsidRPr="0046762C">
        <w:rPr>
          <w:rFonts w:ascii="Book Antiqua" w:hAnsi="Book Antiqua"/>
          <w:color w:val="000000" w:themeColor="text1"/>
        </w:rPr>
        <w:fldChar w:fldCharType="end"/>
      </w:r>
      <w:r w:rsidR="009A1465" w:rsidRPr="0046762C">
        <w:rPr>
          <w:rFonts w:ascii="Book Antiqua" w:hAnsi="Book Antiqua"/>
          <w:color w:val="000000" w:themeColor="text1"/>
        </w:rPr>
        <w:t>. Therefore, a certain degree of HCV-specific CTL function restoration after treatment</w:t>
      </w:r>
      <w:r w:rsidR="00B51BED" w:rsidRPr="0046762C">
        <w:rPr>
          <w:rFonts w:ascii="Book Antiqua" w:hAnsi="Book Antiqua"/>
          <w:color w:val="000000" w:themeColor="text1"/>
        </w:rPr>
        <w:t xml:space="preserve"> in our work</w:t>
      </w:r>
      <w:r w:rsidR="009A1465" w:rsidRPr="0046762C">
        <w:rPr>
          <w:rFonts w:ascii="Book Antiqua" w:hAnsi="Book Antiqua"/>
          <w:color w:val="000000" w:themeColor="text1"/>
        </w:rPr>
        <w:t xml:space="preserve"> was</w:t>
      </w:r>
      <w:r w:rsidR="00E24385" w:rsidRPr="0046762C">
        <w:rPr>
          <w:rFonts w:ascii="Book Antiqua" w:hAnsi="Book Antiqua"/>
          <w:color w:val="000000" w:themeColor="text1"/>
        </w:rPr>
        <w:t xml:space="preserve"> also</w:t>
      </w:r>
      <w:r w:rsidR="009A1465" w:rsidRPr="0046762C">
        <w:rPr>
          <w:rFonts w:ascii="Book Antiqua" w:hAnsi="Book Antiqua"/>
          <w:color w:val="000000" w:themeColor="text1"/>
        </w:rPr>
        <w:t xml:space="preserve"> observed</w:t>
      </w:r>
      <w:r w:rsidR="004C1320" w:rsidRPr="0046762C">
        <w:rPr>
          <w:rFonts w:ascii="Book Antiqua" w:hAnsi="Book Antiqua"/>
          <w:color w:val="000000" w:themeColor="text1"/>
        </w:rPr>
        <w:t>,</w:t>
      </w:r>
      <w:r w:rsidR="009A1465" w:rsidRPr="0046762C">
        <w:rPr>
          <w:rFonts w:ascii="Book Antiqua" w:hAnsi="Book Antiqua"/>
          <w:color w:val="000000" w:themeColor="text1"/>
        </w:rPr>
        <w:t xml:space="preserve"> since the negative co-stimulatory molecule PD-1 was down-regulated in treatment </w:t>
      </w:r>
      <w:proofErr w:type="gramStart"/>
      <w:r w:rsidR="009A1465" w:rsidRPr="0046762C">
        <w:rPr>
          <w:rFonts w:ascii="Book Antiqua" w:hAnsi="Book Antiqua"/>
          <w:color w:val="000000" w:themeColor="text1"/>
        </w:rPr>
        <w:t>responders</w:t>
      </w:r>
      <w:proofErr w:type="gramEnd"/>
      <w:r w:rsidR="005757A0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 </w:instrText>
      </w:r>
      <w:r w:rsidR="006034E7" w:rsidRPr="0046762C">
        <w:rPr>
          <w:rFonts w:ascii="Book Antiqua" w:hAnsi="Book Antiqua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hAnsi="Book Antiqua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hAnsi="Book Antiqua"/>
          <w:color w:val="000000" w:themeColor="text1"/>
        </w:rPr>
      </w:r>
      <w:r w:rsidR="006034E7" w:rsidRPr="0046762C">
        <w:rPr>
          <w:rFonts w:ascii="Book Antiqua" w:hAnsi="Book Antiqua"/>
          <w:color w:val="000000" w:themeColor="text1"/>
        </w:rPr>
        <w:fldChar w:fldCharType="end"/>
      </w:r>
      <w:r w:rsidR="005757A0" w:rsidRPr="0046762C">
        <w:rPr>
          <w:rFonts w:ascii="Book Antiqua" w:hAnsi="Book Antiqua"/>
          <w:color w:val="000000" w:themeColor="text1"/>
        </w:rPr>
      </w:r>
      <w:r w:rsidR="005757A0" w:rsidRPr="0046762C">
        <w:rPr>
          <w:rFonts w:ascii="Book Antiqua" w:hAnsi="Book Antiqua"/>
          <w:color w:val="000000" w:themeColor="text1"/>
        </w:rPr>
        <w:fldChar w:fldCharType="separate"/>
      </w:r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hAnsi="Book Antiqua"/>
            <w:noProof/>
            <w:color w:val="000000" w:themeColor="text1"/>
            <w:vertAlign w:val="superscript"/>
          </w:rPr>
          <w:t>60</w:t>
        </w:r>
      </w:hyperlink>
      <w:r w:rsidR="006034E7" w:rsidRPr="0046762C">
        <w:rPr>
          <w:rFonts w:ascii="Book Antiqua" w:hAnsi="Book Antiqua"/>
          <w:noProof/>
          <w:color w:val="000000" w:themeColor="text1"/>
          <w:vertAlign w:val="superscript"/>
        </w:rPr>
        <w:t>]</w:t>
      </w:r>
      <w:r w:rsidR="005757A0" w:rsidRPr="0046762C">
        <w:rPr>
          <w:rFonts w:ascii="Book Antiqua" w:hAnsi="Book Antiqua"/>
          <w:color w:val="000000" w:themeColor="text1"/>
        </w:rPr>
        <w:fldChar w:fldCharType="end"/>
      </w:r>
      <w:r w:rsidR="009A1465" w:rsidRPr="0046762C">
        <w:rPr>
          <w:rFonts w:ascii="Book Antiqua" w:hAnsi="Book Antiqua"/>
          <w:color w:val="000000" w:themeColor="text1"/>
        </w:rPr>
        <w:t>.</w:t>
      </w:r>
      <w:r w:rsidR="007D4BDD" w:rsidRPr="0046762C">
        <w:rPr>
          <w:rFonts w:ascii="Book Antiqua" w:hAnsi="Book Antiqua"/>
          <w:color w:val="000000" w:themeColor="text1"/>
        </w:rPr>
        <w:t xml:space="preserve"> </w:t>
      </w:r>
      <w:r w:rsidR="005757A0" w:rsidRPr="0046762C">
        <w:rPr>
          <w:rFonts w:ascii="Book Antiqua" w:hAnsi="Book Antiqua"/>
          <w:color w:val="000000" w:themeColor="text1"/>
        </w:rPr>
        <w:t xml:space="preserve">In this </w:t>
      </w:r>
      <w:r w:rsidR="008D0BC4" w:rsidRPr="0046762C">
        <w:rPr>
          <w:rFonts w:ascii="Book Antiqua" w:hAnsi="Book Antiqua"/>
          <w:color w:val="000000" w:themeColor="text1"/>
        </w:rPr>
        <w:t>work,</w:t>
      </w:r>
      <w:r w:rsidR="00A4244F" w:rsidRPr="0046762C">
        <w:rPr>
          <w:rFonts w:ascii="Book Antiqua" w:hAnsi="Book Antiqua"/>
          <w:color w:val="000000" w:themeColor="text1"/>
        </w:rPr>
        <w:t xml:space="preserve"> 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o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nly patients with a high viral load </w:t>
      </w:r>
      <w:r w:rsidR="006C6D04" w:rsidRPr="0046762C">
        <w:rPr>
          <w:rFonts w:ascii="Book Antiqua" w:eastAsia="Times New Roman" w:hAnsi="Book Antiqua" w:cs="Times"/>
          <w:color w:val="000000" w:themeColor="text1"/>
        </w:rPr>
        <w:t xml:space="preserve">decrease during the first 12 </w:t>
      </w:r>
      <w:proofErr w:type="spellStart"/>
      <w:r w:rsidR="006C6D04" w:rsidRPr="0046762C">
        <w:rPr>
          <w:rFonts w:ascii="Book Antiqua" w:eastAsia="Times New Roman" w:hAnsi="Book Antiqua" w:cs="Times"/>
          <w:color w:val="000000" w:themeColor="text1"/>
        </w:rPr>
        <w:t>wk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of treatment had detectable HCV-specific CTL at w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eek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12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 xml:space="preserve"> and this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E24385" w:rsidRPr="0046762C">
        <w:rPr>
          <w:rFonts w:ascii="Book Antiqua" w:eastAsia="Times New Roman" w:hAnsi="Book Antiqua" w:cs="Times"/>
          <w:color w:val="000000" w:themeColor="text1"/>
        </w:rPr>
        <w:t xml:space="preserve">was maintained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throughout</w:t>
      </w:r>
      <w:r w:rsidR="005757A0" w:rsidRPr="0046762C">
        <w:rPr>
          <w:rFonts w:ascii="Book Antiqua" w:eastAsia="Times New Roman" w:hAnsi="Book Antiqua" w:cs="Times"/>
          <w:color w:val="000000" w:themeColor="text1"/>
        </w:rPr>
        <w:t xml:space="preserve"> the treatment</w:t>
      </w:r>
      <w:r w:rsidR="008D0BC4" w:rsidRPr="0046762C">
        <w:rPr>
          <w:rFonts w:ascii="Book Antiqua" w:hAnsi="Book Antiqua"/>
          <w:color w:val="000000" w:themeColor="text1"/>
        </w:rPr>
        <w:t xml:space="preserve"> 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(Fig</w:t>
      </w:r>
      <w:r w:rsidR="002E3EC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ure </w:t>
      </w:r>
      <w:r w:rsidR="007206CF">
        <w:rPr>
          <w:rFonts w:ascii="Book Antiqua" w:eastAsiaTheme="minorEastAsia" w:hAnsi="Book Antiqua" w:cs="Times" w:hint="eastAsia"/>
          <w:color w:val="000000" w:themeColor="text1"/>
          <w:lang w:eastAsia="zh-CN"/>
        </w:rPr>
        <w:t>3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. A similar correlation between viral load and T cell response kinetics in other chronic </w:t>
      </w:r>
      <w:proofErr w:type="spellStart"/>
      <w:r w:rsidR="00CA2E8D" w:rsidRPr="0046762C">
        <w:rPr>
          <w:rFonts w:ascii="Book Antiqua" w:eastAsia="Times New Roman" w:hAnsi="Book Antiqua" w:cs="Times"/>
          <w:color w:val="000000" w:themeColor="text1"/>
        </w:rPr>
        <w:t>hepatotropic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non-</w:t>
      </w:r>
      <w:proofErr w:type="spellStart"/>
      <w:r w:rsidR="00CA2E8D" w:rsidRPr="0046762C">
        <w:rPr>
          <w:rFonts w:ascii="Book Antiqua" w:eastAsia="Times New Roman" w:hAnsi="Book Antiqua" w:cs="Times"/>
          <w:color w:val="000000" w:themeColor="text1"/>
        </w:rPr>
        <w:t>cytopathic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viral infections</w:t>
      </w:r>
      <w:r w:rsidR="00EE76E4" w:rsidRPr="0046762C">
        <w:rPr>
          <w:rFonts w:ascii="Book Antiqua" w:hAnsi="Book Antiqua"/>
          <w:color w:val="000000" w:themeColor="text1"/>
        </w:rPr>
        <w:t xml:space="preserve"> 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has already been </w:t>
      </w:r>
      <w:proofErr w:type="gramStart"/>
      <w:r w:rsidR="00EE76E4" w:rsidRPr="0046762C">
        <w:rPr>
          <w:rFonts w:ascii="Book Antiqua" w:eastAsia="Times New Roman" w:hAnsi="Book Antiqua" w:cs="Times"/>
          <w:color w:val="000000" w:themeColor="text1"/>
        </w:rPr>
        <w:t>shown</w:t>
      </w:r>
      <w:proofErr w:type="gramEnd"/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F3A11" w:rsidRPr="0046762C">
        <w:rPr>
          <w:rFonts w:ascii="Book Antiqua" w:eastAsia="Times New Roman" w:hAnsi="Book Antiqua" w:cs="Times"/>
          <w:color w:val="000000" w:themeColor="text1"/>
        </w:rPr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4" w:tooltip="Webster, 2004 #4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. Taken together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 these data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suggest that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 in chronic hepatitis C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ases with conserved HCV-specific T </w:t>
      </w:r>
      <w:proofErr w:type="gramStart"/>
      <w:r w:rsidR="00CA2E8D" w:rsidRPr="0046762C">
        <w:rPr>
          <w:rFonts w:ascii="Book Antiqua" w:eastAsia="Times New Roman" w:hAnsi="Book Antiqua" w:cs="Times"/>
          <w:color w:val="000000" w:themeColor="text1"/>
        </w:rPr>
        <w:t>c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>ells</w:t>
      </w:r>
      <w:r w:rsidR="000325EB" w:rsidRPr="0046762C">
        <w:rPr>
          <w:rFonts w:ascii="Book Antiqua" w:eastAsia="Times New Roman" w:hAnsi="Book Antiqua" w:cs="Times"/>
          <w:color w:val="000000" w:themeColor="text1"/>
        </w:rPr>
        <w:t>,</w:t>
      </w:r>
      <w:proofErr w:type="gramEnd"/>
      <w:r w:rsidR="00D822DB" w:rsidRPr="0046762C">
        <w:rPr>
          <w:rFonts w:ascii="Book Antiqua" w:eastAsia="Times New Roman" w:hAnsi="Book Antiqua" w:cs="Times"/>
          <w:color w:val="000000" w:themeColor="text1"/>
        </w:rPr>
        <w:t xml:space="preserve"> a rapid viral load decrease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 could suppress the exhausted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status on those cells, allo</w:t>
      </w:r>
      <w:r w:rsidR="008D0BC4" w:rsidRPr="0046762C">
        <w:rPr>
          <w:rFonts w:ascii="Book Antiqua" w:eastAsia="Times New Roman" w:hAnsi="Book Antiqua" w:cs="Times"/>
          <w:color w:val="000000" w:themeColor="text1"/>
        </w:rPr>
        <w:t>wing their peripheral detection. Nevertheless,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in patients with either deleted HCV-specific CTLs or with low HCV viral load decrease due to interferon insensitivity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it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would be impossible to restore a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 detectable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HCV-specific CTL response.</w:t>
      </w:r>
      <w:r w:rsidR="00CA2E8D" w:rsidRPr="0046762C">
        <w:rPr>
          <w:rFonts w:ascii="Book Antiqua" w:hAnsi="Book Antiqua"/>
          <w:color w:val="000000" w:themeColor="text1"/>
        </w:rPr>
        <w:t xml:space="preserve">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As a result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>, it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ould </w:t>
      </w:r>
      <w:r w:rsidR="00A4244F" w:rsidRPr="0046762C">
        <w:rPr>
          <w:rFonts w:ascii="Book Antiqua" w:eastAsia="Times New Roman" w:hAnsi="Book Antiqua" w:cs="Times"/>
          <w:color w:val="000000" w:themeColor="text1"/>
        </w:rPr>
        <w:t xml:space="preserve">be possible to 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speculate that although type-I interferon associates with </w:t>
      </w:r>
      <w:proofErr w:type="spellStart"/>
      <w:r w:rsidR="00CA2E8D" w:rsidRPr="0046762C">
        <w:rPr>
          <w:rFonts w:ascii="Book Antiqua" w:eastAsia="Times New Roman" w:hAnsi="Book Antiqua" w:cs="Times"/>
          <w:color w:val="000000" w:themeColor="text1"/>
        </w:rPr>
        <w:t>lymphopenia</w:t>
      </w:r>
      <w:proofErr w:type="spellEnd"/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induction that coul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>d impair specific-T cell number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by affecting lymphocyte re-circulation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Kamphuis&lt;/Author&gt;&lt;Year&gt;2006&lt;/Year&gt;&lt;RecNum&gt;63&lt;/RecNum&gt;&lt;DisplayText&gt;&lt;style face="superscript"&gt;[20]&lt;/style&gt;&lt;/DisplayText&gt;&lt;record&gt;&lt;rec-number&gt;63&lt;/rec-number&gt;&lt;foreign-keys&gt;&lt;key app="EN" db-id="za0zwx2wqafxe6et99opfz5drpww5azvww2v"&gt;63&lt;/key&gt;&lt;/foreign-keys&gt;&lt;ref-type name="Journal Article"&gt;17&lt;/ref-type&gt;&lt;contributors&gt;&lt;authors&gt;&lt;author&gt;Kamphuis, E.&lt;/author&gt;&lt;author&gt;Junt, T.&lt;/author&gt;&lt;author&gt;Waibler, Z.&lt;/author&gt;&lt;author&gt;Forster, R.&lt;/author&gt;&lt;author&gt;Kalinke, U.&lt;/author&gt;&lt;/authors&gt;&lt;/contributors&gt;&lt;auth-address&gt;Division of Immunology, Paul-Ehrlich-Institut, Paul-Ehrlich-Str 51-59, D-63225 Langen, Germany.&lt;/auth-address&gt;&lt;titles&gt;&lt;title&gt;Type I interferons directly regulate lymphocyte recirculation and cause transient blood lymphopenia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3253-61&lt;/pages&gt;&lt;volume&gt;108&lt;/volume&gt;&lt;number&gt;10&lt;/number&gt;&lt;keywords&gt;&lt;keyword&gt;Animals&lt;/keyword&gt;&lt;keyword&gt;Blood Cells&lt;/keyword&gt;&lt;keyword&gt;Cell Adhesion&lt;/keyword&gt;&lt;keyword&gt;Cell Adhesion Molecules/metabolism&lt;/keyword&gt;&lt;keyword&gt;Cytokines/physiology&lt;/keyword&gt;&lt;keyword&gt;Interferon Type I/*physiology&lt;/keyword&gt;&lt;keyword&gt;Lymphocytes/metabolism/*pathology&lt;/keyword&gt;&lt;keyword&gt;Lymphopenia/*etiology&lt;/keyword&gt;&lt;keyword&gt;Mice&lt;/keyword&gt;&lt;keyword&gt;Mice, Knockout&lt;/keyword&gt;&lt;keyword&gt;Receptor, Interferon alpha-beta/metabolism&lt;/keyword&gt;&lt;keyword&gt;Signal Transduction&lt;/keyword&gt;&lt;keyword&gt;Time Factors&lt;/keyword&gt;&lt;keyword&gt;Toll-Like Receptors/agonists&lt;/keyword&gt;&lt;keyword&gt;Vesicular stomatitis Indiana virus&lt;/keyword&gt;&lt;/keywords&gt;&lt;dates&gt;&lt;year&gt;2006&lt;/year&gt;&lt;pub-dates&gt;&lt;date&gt;Nov 15&lt;/date&gt;&lt;/pub-dates&gt;&lt;/dates&gt;&lt;isbn&gt;0006-4971 (Print)&amp;#xD;0006-4971 (Linking)&lt;/isbn&gt;&lt;accession-num&gt;16868248&lt;/accession-num&gt;&lt;urls&gt;&lt;related-urls&gt;&lt;url&gt;http://www.ncbi.nlm.nih.gov/pubmed/16868248&lt;/url&gt;&lt;/related-urls&gt;&lt;/urls&gt;&lt;electronic-resource-num&gt;10.1182/blood-2006-06-027599&lt;/electronic-resource-num&gt;&lt;/record&gt;&lt;/Cite&gt;&lt;/EndNote&gt;</w:instrTex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0" w:tooltip="Kamphuis, 2006 #6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, it also allows for an increase in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frequency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of those cells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by 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>favoring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clonal expansion and memory formation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Lb2x1bWFtPC9BdXRob3I+PFllYXI+MjAwNTwvWWVhcj48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Lb2x1bWFtPC9BdXRob3I+PFllYXI+MjAwNTwvWWVhcj48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F3A11" w:rsidRPr="0046762C">
        <w:rPr>
          <w:rFonts w:ascii="Book Antiqua" w:eastAsia="Times New Roman" w:hAnsi="Book Antiqua" w:cs="Times"/>
          <w:color w:val="000000" w:themeColor="text1"/>
        </w:rPr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7" w:tooltip="Kolumam, 2005 #64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 xml:space="preserve"> and by decreasing T cell exhaustion through viral load reduction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XZWJzdGVyPC9BdXRob3I+PFllYXI+MjAwNDwvWWVhcj48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F3A11" w:rsidRPr="0046762C">
        <w:rPr>
          <w:rFonts w:ascii="Book Antiqua" w:eastAsia="Times New Roman" w:hAnsi="Book Antiqua" w:cs="Times"/>
          <w:color w:val="000000" w:themeColor="text1"/>
        </w:rPr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4" w:tooltip="Webster, 2004 #4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4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BF3A11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. The balance between those α-interferon effects would be responsible for the peripheral detection of these cells during treatment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, although 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>these cells will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 xml:space="preserve"> still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 xml:space="preserve"> show an exhausted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status that will disappear after developing a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SVR</w:t>
      </w:r>
      <w:r w:rsidR="00CA2E8D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B51BED" w:rsidRPr="0046762C">
        <w:rPr>
          <w:rFonts w:ascii="Book Antiqua" w:eastAsia="Times New Roman" w:hAnsi="Book Antiqua" w:cs="Times"/>
          <w:color w:val="000000" w:themeColor="text1"/>
        </w:rPr>
        <w:t>Additionally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>, during interferon based treatment</w:t>
      </w:r>
      <w:r w:rsidR="00D10AE5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NK cells have a major role in controlling infection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xlbnN0aWVsPC9BdXRob3I+PFllYXI+MjAxMTwvWWVh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yMzEtOSwgMTIzOSBlMS0y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E4ODUt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64E52" w:rsidRPr="0046762C">
        <w:rPr>
          <w:rFonts w:ascii="Book Antiqua" w:eastAsia="Times New Roman" w:hAnsi="Book Antiqua" w:cs="Times"/>
          <w:color w:val="000000" w:themeColor="text1"/>
        </w:rPr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1" w:tooltip="Ahlenstiel, 2011 #3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1</w:t>
        </w:r>
      </w:hyperlink>
      <w:r w:rsidR="002E3EC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62" w:tooltip="Stegmann, 2010 #11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2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and this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will help in HCV-specific CTL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response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restoration after treatment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LCA3NS03OF08L3N0eWxlPjwvRGlzcGxheVRleHQ+PHJlY29yZD48cmVjLW51bWJlcj4zPC9y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TY3LTc3PC9wYWdlcz48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LCA3NS03OF08L3N0eWxlPjwvRGlzcGxheVRleHQ+PHJlY29yZD48cmVjLW51bWJlcj4zPC9y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TY3LTc3PC9wYWdlcz48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64E52" w:rsidRPr="0046762C">
        <w:rPr>
          <w:rFonts w:ascii="Book Antiqua" w:eastAsia="Times New Roman" w:hAnsi="Book Antiqua" w:cs="Times"/>
          <w:color w:val="000000" w:themeColor="text1"/>
        </w:rPr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2E3EC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75" w:tooltip="Morishima, 2003 #6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5-7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, which will </w:t>
      </w:r>
      <w:r w:rsidR="005757A0" w:rsidRPr="0046762C">
        <w:rPr>
          <w:rFonts w:ascii="Book Antiqua" w:eastAsia="Times New Roman" w:hAnsi="Book Antiqua" w:cs="Times"/>
          <w:color w:val="000000" w:themeColor="text1"/>
        </w:rPr>
        <w:t>finally contribute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to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indefinite HCV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t xml:space="preserve"> control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 xml:space="preserve"> and eradication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WVyYXB1PC9BdXRob3I+PFllYXI+MjAxMTwvWWVhcj48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Y3Ni02ODUgZTE8L3BhZ2VzPjx2b2x1bWU+MTQwPC92b2x1bWU+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WZWVyYXB1PC9BdXRob3I+PFllYXI+MjAxMTwvWWVhcj48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Y3Ni02ODUgZTE8L3BhZ2VzPjx2b2x1bWU+MTQwPC92b2x1bWU+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64E52" w:rsidRPr="0046762C">
        <w:rPr>
          <w:rFonts w:ascii="Book Antiqua" w:eastAsia="Times New Roman" w:hAnsi="Book Antiqua" w:cs="Times"/>
          <w:color w:val="000000" w:themeColor="text1"/>
        </w:rPr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36" w:tooltip="Veerapu, 2011 #2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36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E64E52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E64E52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lastRenderedPageBreak/>
        <w:t>Consequently, the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 xml:space="preserve"> current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information 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>published suggests that in cases with SVR a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n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HCV-specific CTL response improvement during treatment can be observed</w:t>
      </w:r>
      <w:r w:rsidR="008D0BC4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although it is s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>till dysfunctional but acquires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effector capacities after end of treatment and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is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 xml:space="preserve"> probably</w:t>
      </w:r>
      <w:r w:rsidR="00464CFC" w:rsidRPr="0046762C">
        <w:rPr>
          <w:rFonts w:ascii="Book Antiqua" w:eastAsia="Times New Roman" w:hAnsi="Book Antiqua" w:cs="Times"/>
          <w:color w:val="000000" w:themeColor="text1"/>
        </w:rPr>
        <w:t xml:space="preserve"> responsible for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 xml:space="preserve"> destroying viral traces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 xml:space="preserve"> (Fig.-</w:t>
      </w:r>
      <w:r w:rsidR="00BC6E31">
        <w:rPr>
          <w:rFonts w:ascii="Book Antiqua" w:eastAsia="Times New Roman" w:hAnsi="Book Antiqua" w:cs="Times"/>
          <w:color w:val="000000" w:themeColor="text1"/>
        </w:rPr>
        <w:t>3</w:t>
      </w:r>
      <w:r w:rsidR="00B932DA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545D27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Unfortunately, there are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t xml:space="preserve"> not data</w:t>
      </w:r>
      <w:r w:rsidR="00D822DB" w:rsidRPr="0046762C">
        <w:rPr>
          <w:rFonts w:ascii="Book Antiqua" w:hAnsi="Book Antiqua"/>
          <w:color w:val="000000" w:themeColor="text1"/>
        </w:rPr>
        <w:t xml:space="preserve"> </w:t>
      </w:r>
      <w:r w:rsidR="00D822DB" w:rsidRPr="0046762C">
        <w:rPr>
          <w:rFonts w:ascii="Book Antiqua" w:eastAsia="Times New Roman" w:hAnsi="Book Antiqua" w:cs="Times"/>
          <w:color w:val="000000" w:themeColor="text1"/>
        </w:rPr>
        <w:t>yet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t xml:space="preserve"> about HCV-specific CTL response during treatments combining 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A22EC6" w:rsidRPr="0046762C">
        <w:rPr>
          <w:rFonts w:ascii="Book Antiqua" w:eastAsia="Times New Roman" w:hAnsi="Book Antiqua" w:cs="Times"/>
          <w:color w:val="000000" w:themeColor="text1"/>
        </w:rPr>
        <w:t>-interferon with the new DAA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Kim&lt;/Author&gt;&lt;Year&gt;2014&lt;/Year&gt;&lt;RecNum&gt;148&lt;/RecNum&gt;&lt;DisplayText&gt;&lt;style face="superscript"&gt;[88]&lt;/style&gt;&lt;/DisplayText&gt;&lt;record&gt;&lt;rec-number&gt;148&lt;/rec-number&gt;&lt;foreign-keys&gt;&lt;key app="EN" db-id="za0zwx2wqafxe6et99opfz5drpww5azvww2v"&gt;148&lt;/key&gt;&lt;/foreign-keys&gt;&lt;ref-type name="Journal Article"&gt;17&lt;/ref-type&gt;&lt;contributors&gt;&lt;authors&gt;&lt;author&gt;Kim, D. Y.&lt;/author&gt;&lt;author&gt;Ahn, S. H.&lt;/author&gt;&lt;author&gt;Han, K. H.&lt;/author&gt;&lt;/authors&gt;&lt;/contributors&gt;&lt;auth-address&gt;Department of Internal Medicine, Yonsei University College of Medicine, Seoul, Korea.&lt;/auth-address&gt;&lt;titles&gt;&lt;title&gt;Emerging Therapies for Hepatitis C&lt;/title&gt;&lt;secondary-title&gt;Gut Liver&lt;/secondary-title&gt;&lt;alt-title&gt;Gut and liver&lt;/alt-title&gt;&lt;/titles&gt;&lt;periodical&gt;&lt;full-title&gt;Gut Liver&lt;/full-title&gt;&lt;abbr-1&gt;Gut and liver&lt;/abbr-1&gt;&lt;/periodical&gt;&lt;alt-periodical&gt;&lt;full-title&gt;Gut Liver&lt;/full-title&gt;&lt;abbr-1&gt;Gut and liver&lt;/abbr-1&gt;&lt;/alt-periodical&gt;&lt;pages&gt;471-479&lt;/pages&gt;&lt;volume&gt;8&lt;/volume&gt;&lt;number&gt;5&lt;/number&gt;&lt;dates&gt;&lt;year&gt;2014&lt;/year&gt;&lt;pub-dates&gt;&lt;date&gt;Sep&lt;/date&gt;&lt;/pub-dates&gt;&lt;/dates&gt;&lt;isbn&gt;2005-1212 (Electronic)&amp;#xD;1976-2283 (Linking)&lt;/isbn&gt;&lt;accession-num&gt;25228970&lt;/accession-num&gt;&lt;urls&gt;&lt;related-urls&gt;&lt;url&gt;http://www.ncbi.nlm.nih.gov/pubmed/25228970&lt;/url&gt;&lt;/related-urls&gt;&lt;/urls&gt;&lt;custom2&gt;4164256&lt;/custom2&gt;&lt;electronic-resource-num&gt;10.5009/gnl14083&lt;/electronic-resource-num&gt;&lt;/record&gt;&lt;/Cite&gt;&lt;/EndNote&gt;</w:instrText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8" w:tooltip="Kim, 2014 #148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8</w:t>
        </w:r>
      </w:hyperlink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D10AE5" w:rsidRPr="0046762C">
        <w:rPr>
          <w:rFonts w:ascii="Book Antiqua" w:eastAsia="Times New Roman" w:hAnsi="Book Antiqua" w:cs="Times"/>
          <w:color w:val="000000" w:themeColor="text1"/>
        </w:rPr>
        <w:t>, but we already have some informati</w:t>
      </w:r>
      <w:r w:rsidR="00655B47" w:rsidRPr="0046762C">
        <w:rPr>
          <w:rFonts w:ascii="Book Antiqua" w:eastAsia="Times New Roman" w:hAnsi="Book Antiqua" w:cs="Times"/>
          <w:color w:val="000000" w:themeColor="text1"/>
        </w:rPr>
        <w:t>on about DAA combination regime</w:t>
      </w:r>
      <w:r w:rsidR="00D10AE5" w:rsidRPr="0046762C">
        <w:rPr>
          <w:rFonts w:ascii="Book Antiqua" w:eastAsia="Times New Roman" w:hAnsi="Book Antiqua" w:cs="Times"/>
          <w:color w:val="000000" w:themeColor="text1"/>
        </w:rPr>
        <w:t>s and this will be discussed in the following lines</w:t>
      </w:r>
      <w:r w:rsidR="00A22EC6" w:rsidRPr="0046762C">
        <w:rPr>
          <w:rFonts w:ascii="Book Antiqua" w:eastAsia="Times New Roman" w:hAnsi="Book Antiqua" w:cs="Times"/>
          <w:color w:val="000000" w:themeColor="text1"/>
        </w:rPr>
        <w:t>.</w:t>
      </w:r>
    </w:p>
    <w:p w14:paraId="16F9283C" w14:textId="77777777" w:rsidR="008D0BC4" w:rsidRPr="0046762C" w:rsidRDefault="008D0BC4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</w:p>
    <w:p w14:paraId="6F893260" w14:textId="77777777" w:rsidR="00276A99" w:rsidRPr="0046762C" w:rsidRDefault="00AE64BF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INTERFERON FREE REGIME</w:t>
      </w:r>
      <w:r w:rsidR="009735D3" w:rsidRPr="0046762C">
        <w:rPr>
          <w:rFonts w:ascii="Book Antiqua" w:eastAsia="Times New Roman" w:hAnsi="Book Antiqua" w:cs="Times"/>
          <w:b/>
          <w:color w:val="000000" w:themeColor="text1"/>
        </w:rPr>
        <w:t>S</w:t>
      </w:r>
    </w:p>
    <w:p w14:paraId="7D5E8FFF" w14:textId="1D720052" w:rsidR="009735D3" w:rsidRPr="0046762C" w:rsidRDefault="00D010B2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>Direct-</w:t>
      </w:r>
      <w:r w:rsidR="009735D3" w:rsidRPr="0046762C">
        <w:rPr>
          <w:rFonts w:ascii="Book Antiqua" w:eastAsia="Times New Roman" w:hAnsi="Book Antiqua" w:cs="Times"/>
          <w:color w:val="000000" w:themeColor="text1"/>
        </w:rPr>
        <w:t xml:space="preserve">acting antivirals are able to eliminate infection through affecting the function of different HCV proteins involved in HCV replication, such as </w:t>
      </w:r>
      <w:r w:rsidR="00BB03DD" w:rsidRPr="0046762C">
        <w:rPr>
          <w:rFonts w:ascii="Book Antiqua" w:eastAsia="Times New Roman" w:hAnsi="Book Antiqua" w:cs="Times"/>
          <w:color w:val="000000" w:themeColor="text1"/>
        </w:rPr>
        <w:t xml:space="preserve">NS3/NS4 </w:t>
      </w:r>
      <w:r w:rsidR="009735D3" w:rsidRPr="0046762C">
        <w:rPr>
          <w:rFonts w:ascii="Book Antiqua" w:eastAsia="Times New Roman" w:hAnsi="Book Antiqua" w:cs="Times"/>
          <w:color w:val="000000" w:themeColor="text1"/>
        </w:rPr>
        <w:t>protease</w:t>
      </w:r>
      <w:r w:rsidR="00D10AE5" w:rsidRPr="0046762C">
        <w:rPr>
          <w:rFonts w:ascii="Book Antiqua" w:eastAsia="Times New Roman" w:hAnsi="Book Antiqua" w:cs="Times"/>
          <w:color w:val="000000" w:themeColor="text1"/>
        </w:rPr>
        <w:t>, NS5A complex and NS5B polymerase</w: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European Association for the Study of the&lt;/Author&gt;&lt;Year&gt;2014&lt;/Year&gt;&lt;RecNum&gt;42&lt;/RecNum&gt;&lt;DisplayText&gt;&lt;style face="superscript"&gt;[17]&lt;/style&gt;&lt;/DisplayText&gt;&lt;record&gt;&lt;rec-number&gt;42&lt;/rec-number&gt;&lt;foreign-keys&gt;&lt;key app="EN" db-id="za0zwx2wqafxe6et99opfz5drpww5azvww2v"&gt;42&lt;/key&gt;&lt;/foreign-keys&gt;&lt;ref-type name="Journal Article"&gt;17&lt;/ref-type&gt;&lt;contributors&gt;&lt;authors&gt;&lt;author&gt;European Association for the Study of the, Liver&lt;/author&gt;&lt;/authors&gt;&lt;/contributors&gt;&lt;titles&gt;&lt;title&gt;EASL recommendations on treatment of hepatitis C 2014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73-95&lt;/pages&gt;&lt;volume&gt;61&lt;/volume&gt;&lt;number&gt;2&lt;/number&gt;&lt;dates&gt;&lt;year&gt;2014&lt;/year&gt;&lt;pub-dates&gt;&lt;date&gt;Aug&lt;/date&gt;&lt;/pub-dates&gt;&lt;/dates&gt;&lt;isbn&gt;1600-0641 (Electronic)&amp;#xD;0168-8278 (Linking)&lt;/isbn&gt;&lt;accession-num&gt;24818984&lt;/accession-num&gt;&lt;urls&gt;&lt;related-urls&gt;&lt;url&gt;http://www.ncbi.nlm.nih.gov/pubmed/24818984&lt;/url&gt;&lt;/related-urls&gt;&lt;/urls&gt;&lt;electronic-resource-num&gt;10.1016/j.jhep.2014.05.001&lt;/electronic-resource-num&gt;&lt;/record&gt;&lt;/Cite&gt;&lt;/EndNote&gt;</w:instrTex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17" w:tooltip="European Association for the Study of the, 2014 #42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17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6679BC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BB03DD" w:rsidRPr="0046762C">
        <w:rPr>
          <w:rFonts w:ascii="Book Antiqua" w:eastAsia="Times New Roman" w:hAnsi="Book Antiqua" w:cs="Times"/>
          <w:color w:val="000000" w:themeColor="text1"/>
        </w:rPr>
        <w:t>. Int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>erestingly, DAA combinations could</w:t>
      </w:r>
      <w:r w:rsidR="00BB03DD" w:rsidRPr="0046762C">
        <w:rPr>
          <w:rFonts w:ascii="Book Antiqua" w:eastAsia="Times New Roman" w:hAnsi="Book Antiqua" w:cs="Times"/>
          <w:color w:val="000000" w:themeColor="text1"/>
        </w:rPr>
        <w:t xml:space="preserve"> get rid of HCV infection</w:t>
      </w:r>
      <w:r w:rsidR="00D10AE5" w:rsidRPr="0046762C">
        <w:rPr>
          <w:rFonts w:ascii="Book Antiqua" w:eastAsia="Times New Roman" w:hAnsi="Book Antiqua" w:cs="Times"/>
          <w:color w:val="000000" w:themeColor="text1"/>
        </w:rPr>
        <w:t xml:space="preserve"> by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preventing the effect</w:t>
      </w:r>
      <w:r w:rsidR="00BB03D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of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naturally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occur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>ring resistant variants</w:t>
      </w:r>
      <w:r w:rsidR="00D10AE5" w:rsidRPr="0046762C">
        <w:rPr>
          <w:rFonts w:ascii="Book Antiqua" w:eastAsia="Times New Roman" w:hAnsi="Book Antiqua" w:cs="Times"/>
          <w:color w:val="000000" w:themeColor="text1"/>
        </w:rPr>
        <w:t xml:space="preserve"> against one or another single </w:t>
      </w:r>
      <w:proofErr w:type="gramStart"/>
      <w:r w:rsidR="00D10AE5" w:rsidRPr="0046762C">
        <w:rPr>
          <w:rFonts w:ascii="Book Antiqua" w:eastAsia="Times New Roman" w:hAnsi="Book Antiqua" w:cs="Times"/>
          <w:color w:val="000000" w:themeColor="text1"/>
        </w:rPr>
        <w:t>DAA</w:t>
      </w:r>
      <w:proofErr w:type="gramEnd"/>
      <w:r w:rsidR="00CE7C9D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XJnZXJpZG9uLVRoZXJtZXQ8L0F1dGhvcj48WWVhcj4y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EwNTU2OTwvcGFnZXM+PHZvbHVtZT45PC92b2x1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kYXRlcz48eWVhcj4yMDE0PC95ZWFyPjxwdWItZGF0
ZXM+PGRhdGU+QXVnIDg8L2RhdGU+PC9wdWItZGF0ZXM+PC9kYXRlcz48aXNibj4yMDQwLTIwNTgg
KEVsZWN0cm9uaWMpJiN4RDsxMzU5LTY1MzUgKExpbmtpbmcpPC9pc2JuPjxhY2Nlc3Npb24tbnVt
PjI1MTA1NzQyPC9hY2Nlc3Npb24tbnVtPjx1cmxzPjxyZWxhdGVkLXVybHM+PHVybD5odHRwOi8v
d3d3Lm5jYmkubmxtLm5paC5nb3YvcHVibWVkLzI1MTA1NzQyPC91cmw+PC9yZWxhdGVkLXVybHM+
PC91cmxzPjxlbGVjdHJvbmljLXJlc291cmNlLW51bT4xMC4zODUxL0lNUDI4MjE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NYXJnZXJpZG9uLVRoZXJtZXQ8L0F1dGhvcj48WWVhcj4y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EwNTU2OTwvcGFnZXM+PHZvbHVtZT45PC92b2x1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CE7C9D" w:rsidRPr="0046762C">
        <w:rPr>
          <w:rFonts w:ascii="Book Antiqua" w:eastAsia="Times New Roman" w:hAnsi="Book Antiqua" w:cs="Times"/>
          <w:color w:val="000000" w:themeColor="text1"/>
        </w:rPr>
      </w:r>
      <w:r w:rsidR="00CE7C9D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41" w:tooltip="Margeridon-Thermet, 2014 #8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41-43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Pr="0046762C">
        <w:rPr>
          <w:rFonts w:ascii="Book Antiqua" w:eastAsia="Times New Roman" w:hAnsi="Book Antiqua" w:cs="Times"/>
          <w:color w:val="000000" w:themeColor="text1"/>
        </w:rPr>
        <w:t>However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, it is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still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not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clea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t>r whether this treatment is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sufficient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 xml:space="preserve">to 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eliminate HCV infection or if it is 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>also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>necessary to restore an efficient HCV-specific CTL response to eradicate the viral traces from specific sanctuaries and to eliminate potential resistant</w:t>
      </w:r>
      <w:r w:rsidRPr="0046762C">
        <w:rPr>
          <w:rFonts w:ascii="Book Antiqua" w:hAnsi="Book Antiqua"/>
          <w:color w:val="000000" w:themeColor="text1"/>
        </w:rPr>
        <w:t xml:space="preserve"> 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variants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to DAA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combinations. R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ecent work has</w:t>
      </w:r>
      <w:r w:rsidR="008B3FF6" w:rsidRPr="0046762C">
        <w:rPr>
          <w:rFonts w:ascii="Book Antiqua" w:eastAsia="Times New Roman" w:hAnsi="Book Antiqua" w:cs="Times"/>
          <w:color w:val="000000" w:themeColor="text1"/>
        </w:rPr>
        <w:t xml:space="preserve"> analyzed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 xml:space="preserve"> the role of HCV-specific CTL response in chronic HCV patients treated with interferon-free therapy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Martin&lt;/Author&gt;&lt;Year&gt;2014&lt;/Year&gt;&lt;RecNum&gt;13&lt;/RecNum&gt;&lt;DisplayText&gt;&lt;style face="superscript"&gt;[89]&lt;/style&gt;&lt;/DisplayText&gt;&lt;record&gt;&lt;rec-number&gt;13&lt;/rec-number&gt;&lt;foreign-keys&gt;&lt;key app="EN" db-id="za0zwx2wqafxe6et99opfz5drpww5azvww2v"&gt;13&lt;/key&gt;&lt;/foreign-keys&gt;&lt;ref-type name="Journal Article"&gt;17&lt;/ref-type&gt;&lt;contributors&gt;&lt;authors&gt;&lt;author&gt;Martin, B.&lt;/author&gt;&lt;author&gt;Hennecke, N.&lt;/author&gt;&lt;author&gt;Lohmann, V.&lt;/author&gt;&lt;author&gt;Kayser, A.&lt;/author&gt;&lt;author&gt;Neumann-Haefelin, C.&lt;/author&gt;&lt;author&gt;Kukolj, G.&lt;/author&gt;&lt;author&gt;Bocher, W. O.&lt;/author&gt;&lt;author&gt;Thimme, R.&lt;/author&gt;&lt;/authors&gt;&lt;/contributors&gt;&lt;auth-address&gt;Department of Medicine II, University Hospital Freiburg, Freiburg, Germany.&amp;#xD;Department of Infectious Diseases, Molecular Virology, University of Heidelberg, Heidelberg, Germany.&amp;#xD;Boehringer Ingelheim Canada, Laval, Quebec, Canada.&amp;#xD;Boehringer Ingelheim Pharma, Ingelheim, Germany.&amp;#xD;Department of Medicine II, University Hospital Freiburg, Freiburg, Germany. Electronic address: robert.thimme@uniklinik-freiburg.de.&lt;/auth-address&gt;&lt;titles&gt;&lt;title&gt;Restoration of HCV-specific CD8+ T cell function by interferon-free therapy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538-43&lt;/pages&gt;&lt;volume&gt;61&lt;/volume&gt;&lt;number&gt;3&lt;/number&gt;&lt;dates&gt;&lt;year&gt;2014&lt;/year&gt;&lt;pub-dates&gt;&lt;date&gt;Sep&lt;/date&gt;&lt;/pub-dates&gt;&lt;/dates&gt;&lt;isbn&gt;1600-0641 (Electronic)&amp;#xD;0168-8278 (Linking)&lt;/isbn&gt;&lt;accession-num&gt;24905492&lt;/accession-num&gt;&lt;urls&gt;&lt;related-urls&gt;&lt;url&gt;http://www.ncbi.nlm.nih.gov/pubmed/24905492&lt;/url&gt;&lt;/related-urls&gt;&lt;/urls&gt;&lt;electronic-resource-num&gt;10.1016/j.jhep.2014.05.043&lt;/electronic-resource-num&gt;&lt;/record&gt;&lt;/Cite&gt;&lt;/EndNote&gt;</w:instrText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89" w:tooltip="Martin, 2014 #1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89</w:t>
        </w:r>
      </w:hyperlink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409F0" w:rsidRPr="0046762C">
        <w:rPr>
          <w:rFonts w:ascii="Book Antiqua" w:eastAsia="Times New Roman" w:hAnsi="Book Antiqua" w:cs="Times"/>
          <w:color w:val="000000" w:themeColor="text1"/>
        </w:rPr>
        <w:t>. In this paper is nicely shown that responder patients to DAA therapy recover a HCV-specific CTL response with the ability to proliferate after antigen encounter, while this is not observed in non-responder cases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 xml:space="preserve"> (Fig</w:t>
      </w:r>
      <w:r w:rsidR="002E3EC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ure </w:t>
      </w:r>
      <w:r w:rsidR="007206CF">
        <w:rPr>
          <w:rFonts w:ascii="Book Antiqua" w:eastAsiaTheme="minorEastAsia" w:hAnsi="Book Antiqua" w:cs="Times" w:hint="eastAsia"/>
          <w:color w:val="000000" w:themeColor="text1"/>
          <w:lang w:eastAsia="zh-CN"/>
        </w:rPr>
        <w:t>2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>)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. The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e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 xml:space="preserve"> findings are similar to the one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 xml:space="preserve"> reported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in some studies 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>with IFN-based regimens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LCA3NC03OF08L3N0eWxlPjwvRGlzcGxheVRleHQ+PHJlY29yZD48cmVjLW51bWJlcj4zPC9y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EwNzAtODM8L3BhZ2VzPjx2b2x1bWU+MTIzPC92b2x1bWU+PG51bWJl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3NTY3LTc3PC9wYWdl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LCA3NC03OF08L3N0eWxlPjwvRGlzcGxheVRleHQ+PHJlY29yZD48cmVjLW51bWJlcj4zPC9y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EwNzAtODM8L3BhZ2VzPjx2b2x1bWU+MTIzPC92b2x1bWU+PG51bWJl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3NTY3LTc3PC9wYWdl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D1782" w:rsidRPr="0046762C">
        <w:rPr>
          <w:rFonts w:ascii="Book Antiqua" w:eastAsia="Times New Roman" w:hAnsi="Book Antiqua" w:cs="Times"/>
          <w:color w:val="000000" w:themeColor="text1"/>
        </w:rPr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2E3EC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74" w:tooltip="Kamal, 2002 #55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4-78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FD1782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5409F0" w:rsidRPr="0046762C">
        <w:rPr>
          <w:rFonts w:ascii="Book Antiqua" w:eastAsia="Times New Roman" w:hAnsi="Book Antiqua" w:cs="Times"/>
          <w:color w:val="000000" w:themeColor="text1"/>
        </w:rPr>
        <w:t xml:space="preserve"> but 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>more intense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 probably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becaus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in both cases</w:t>
      </w:r>
      <w:r w:rsidR="00A21F04" w:rsidRPr="0046762C">
        <w:rPr>
          <w:rFonts w:ascii="Book Antiqua" w:eastAsia="Times New Roman" w:hAnsi="Book Antiqua" w:cs="Times"/>
          <w:color w:val="000000" w:themeColor="text1"/>
        </w:rPr>
        <w:t xml:space="preserve"> a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positive effect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 xml:space="preserve"> of</w:t>
      </w:r>
      <w:r w:rsidR="002D2ADB" w:rsidRPr="0046762C">
        <w:rPr>
          <w:rFonts w:ascii="Book Antiqua" w:hAnsi="Book Antiqua"/>
          <w:color w:val="000000" w:themeColor="text1"/>
        </w:rPr>
        <w:t xml:space="preserve"> 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>viral load decreas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on HCV-specific T cell</w:t>
      </w:r>
      <w:r w:rsidR="00FD1782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 xml:space="preserve">is present 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>but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>,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in DAA regimens the predominantly negative IFN immune suppressive </w:t>
      </w:r>
      <w:r w:rsidRPr="0046762C">
        <w:rPr>
          <w:rFonts w:ascii="Book Antiqua" w:eastAsia="Times New Roman" w:hAnsi="Book Antiqua" w:cs="Times"/>
          <w:color w:val="000000" w:themeColor="text1"/>
        </w:rPr>
        <w:t>influence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on T cells</w:t>
      </w:r>
      <w:r w:rsidR="00B25C34" w:rsidRPr="0046762C">
        <w:rPr>
          <w:rFonts w:ascii="Book Antiqua" w:hAnsi="Book Antiqua"/>
          <w:color w:val="000000" w:themeColor="text1"/>
        </w:rPr>
        <w:t xml:space="preserve"> </w:t>
      </w:r>
      <w:r w:rsidR="00B25C34" w:rsidRPr="0046762C">
        <w:rPr>
          <w:rFonts w:ascii="Book Antiqua" w:eastAsia="Times New Roman" w:hAnsi="Book Antiqua" w:cs="Times"/>
          <w:color w:val="000000" w:themeColor="text1"/>
        </w:rPr>
        <w:t>is avoided</w:t>
      </w:r>
      <w:r w:rsidR="00540B78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Odorizzi&lt;/Author&gt;&lt;Year&gt;2013&lt;/Year&gt;&lt;RecNum&gt;89&lt;/RecNum&gt;&lt;DisplayText&gt;&lt;style face="superscript"&gt;[90]&lt;/style&gt;&lt;/DisplayText&gt;&lt;record&gt;&lt;rec-number&gt;89&lt;/rec-number&gt;&lt;foreign-keys&gt;&lt;key app="EN" db-id="za0zwx2wqafxe6et99opfz5drpww5azvww2v"&gt;89&lt;/key&gt;&lt;/foreign-keys&gt;&lt;ref-type name="Journal Article"&gt;17&lt;/ref-type&gt;&lt;contributors&gt;&lt;authors&gt;&lt;author&gt;Odorizzi, P. M.&lt;/author&gt;&lt;author&gt;Wherry, E. J.&lt;/author&gt;&lt;/authors&gt;&lt;/contributors&gt;&lt;auth-address&gt;Institute for Immunology and Department of Microbiology, University of Pennsylvania Perelman School of Medicine, Philadelphia, PA 19104, USA.&lt;/auth-address&gt;&lt;titles&gt;&lt;title&gt;Immunology. An interferon paradox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55-6&lt;/pages&gt;&lt;volume&gt;340&lt;/volume&gt;&lt;number&gt;6129&lt;/number&gt;&lt;keywords&gt;&lt;keyword&gt;Animals&lt;/keyword&gt;&lt;keyword&gt;Arenaviridae Infections/*immunology/*virology&lt;/keyword&gt;&lt;keyword&gt;Female&lt;/keyword&gt;&lt;keyword&gt;Interferon Type I/*immunology/*metabolism&lt;/keyword&gt;&lt;keyword&gt;Lymphocytic choriomeningitis virus/*immunology/*physiology&lt;/keyword&gt;&lt;keyword&gt;Male&lt;/keyword&gt;&lt;keyword&gt;*Signal Transduction&lt;/keyword&gt;&lt;/keywords&gt;&lt;dates&gt;&lt;year&gt;2013&lt;/year&gt;&lt;pub-dates&gt;&lt;date&gt;Apr 12&lt;/date&gt;&lt;/pub-dates&gt;&lt;/dates&gt;&lt;isbn&gt;1095-9203 (Electronic)&amp;#xD;0036-8075 (Linking)&lt;/isbn&gt;&lt;accession-num&gt;23580520&lt;/accession-num&gt;&lt;urls&gt;&lt;related-urls&gt;&lt;url&gt;http://www.ncbi.nlm.nih.gov/pubmed/23580520&lt;/url&gt;&lt;/related-urls&gt;&lt;/urls&gt;&lt;electronic-resource-num&gt;10.1126/science.1237568&lt;/electronic-resource-num&gt;&lt;/record&gt;&lt;/Cite&gt;&lt;/EndNote&gt;</w:instrText>
      </w:r>
      <w:r w:rsidR="00540B78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90" w:tooltip="Odorizzi, 2013 #89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90</w:t>
        </w:r>
      </w:hyperlink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540B78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>Moreover, this work not only show</w:t>
      </w:r>
      <w:r w:rsidRPr="0046762C">
        <w:rPr>
          <w:rFonts w:ascii="Book Antiqua" w:eastAsia="Times New Roman" w:hAnsi="Book Antiqua" w:cs="Times"/>
          <w:color w:val="000000" w:themeColor="text1"/>
        </w:rPr>
        <w:t>s an increase in the number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of T cells but 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it 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>also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 describe</w:t>
      </w:r>
      <w:r w:rsidR="00CD397D" w:rsidRPr="0046762C">
        <w:rPr>
          <w:rFonts w:ascii="Book Antiqua" w:eastAsia="Times New Roman" w:hAnsi="Book Antiqua" w:cs="Times"/>
          <w:color w:val="000000" w:themeColor="text1"/>
        </w:rPr>
        <w:t>s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 an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improve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>ment in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the quality of the response by down-regulation of negative co-stimulator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y molecules and by restoring its </w:t>
      </w:r>
      <w:proofErr w:type="spellStart"/>
      <w:r w:rsidRPr="0046762C">
        <w:rPr>
          <w:rFonts w:ascii="Book Antiqua" w:eastAsia="Times New Roman" w:hAnsi="Book Antiqua" w:cs="Times"/>
          <w:color w:val="000000" w:themeColor="text1"/>
        </w:rPr>
        <w:t>cytoly</w:t>
      </w:r>
      <w:r w:rsidR="006B710E" w:rsidRPr="0046762C">
        <w:rPr>
          <w:rFonts w:ascii="Book Antiqua" w:eastAsia="Times New Roman" w:hAnsi="Book Antiqua" w:cs="Times"/>
          <w:color w:val="000000" w:themeColor="text1"/>
        </w:rPr>
        <w:t>tic</w:t>
      </w:r>
      <w:proofErr w:type="spellEnd"/>
      <w:r w:rsidR="006B710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6B710E" w:rsidRPr="0046762C">
        <w:rPr>
          <w:rFonts w:ascii="Book Antiqua" w:eastAsia="Times New Roman" w:hAnsi="Book Antiqua" w:cs="Times"/>
          <w:color w:val="000000" w:themeColor="text1"/>
        </w:rPr>
        <w:lastRenderedPageBreak/>
        <w:t xml:space="preserve">activity. 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>Thus, this finding support</w:t>
      </w:r>
      <w:r w:rsidRPr="0046762C">
        <w:rPr>
          <w:rFonts w:ascii="Book Antiqua" w:eastAsia="Times New Roman" w:hAnsi="Book Antiqua" w:cs="Times"/>
          <w:color w:val="000000" w:themeColor="text1"/>
        </w:rPr>
        <w:t>s</w:t>
      </w:r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a role for DAA viral clearance in driving recovery of HCV-specific CTLs but we do not still know if </w:t>
      </w:r>
      <w:proofErr w:type="gramStart"/>
      <w:r w:rsidR="007E21C9" w:rsidRPr="0046762C">
        <w:rPr>
          <w:rFonts w:ascii="Book Antiqua" w:eastAsia="Times New Roman" w:hAnsi="Book Antiqua" w:cs="Times"/>
          <w:color w:val="000000" w:themeColor="text1"/>
        </w:rPr>
        <w:t>this restoration play</w:t>
      </w:r>
      <w:proofErr w:type="gramEnd"/>
      <w:r w:rsidR="007E21C9" w:rsidRPr="0046762C">
        <w:rPr>
          <w:rFonts w:ascii="Book Antiqua" w:eastAsia="Times New Roman" w:hAnsi="Book Antiqua" w:cs="Times"/>
          <w:color w:val="000000" w:themeColor="text1"/>
        </w:rPr>
        <w:t xml:space="preserve"> a role in controlling HCV infection during treatment or it is only an epiphenomenon. 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The same consistent 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>adaptive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T cell response restoration has been described in chronic HBV infection during </w:t>
      </w:r>
      <w:proofErr w:type="spellStart"/>
      <w:r w:rsidR="0081219C" w:rsidRPr="0046762C">
        <w:rPr>
          <w:rFonts w:ascii="Book Antiqua" w:eastAsia="Times New Roman" w:hAnsi="Book Antiqua" w:cs="Times"/>
          <w:color w:val="000000" w:themeColor="text1"/>
        </w:rPr>
        <w:t>nucleos</w:t>
      </w:r>
      <w:proofErr w:type="spellEnd"/>
      <w:r w:rsidR="0081219C" w:rsidRPr="0046762C">
        <w:rPr>
          <w:rFonts w:ascii="Book Antiqua" w:eastAsia="Times New Roman" w:hAnsi="Book Antiqua" w:cs="Times"/>
          <w:color w:val="000000" w:themeColor="text1"/>
        </w:rPr>
        <w:t>(t)ide anal</w:t>
      </w:r>
      <w:r w:rsidRPr="0046762C">
        <w:rPr>
          <w:rFonts w:ascii="Book Antiqua" w:eastAsia="Times New Roman" w:hAnsi="Book Antiqua" w:cs="Times"/>
          <w:color w:val="000000" w:themeColor="text1"/>
        </w:rPr>
        <w:t>ogue treatment, reinforcing these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data the idea that</w:t>
      </w:r>
      <w:r w:rsidRPr="0046762C">
        <w:rPr>
          <w:rFonts w:ascii="Book Antiqua" w:eastAsia="Times New Roman" w:hAnsi="Book Antiqua" w:cs="Times"/>
          <w:color w:val="000000" w:themeColor="text1"/>
        </w:rPr>
        <w:t>,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 xml:space="preserve"> at least in cases without 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>specific-</w:t>
      </w:r>
      <w:r w:rsidR="0081219C" w:rsidRPr="0046762C">
        <w:rPr>
          <w:rFonts w:ascii="Book Antiqua" w:eastAsia="Times New Roman" w:hAnsi="Book Antiqua" w:cs="Times"/>
          <w:color w:val="000000" w:themeColor="text1"/>
        </w:rPr>
        <w:t>T cell deletion, intense viral load decreas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can restore</w:t>
      </w:r>
      <w:r w:rsidR="00A21F04" w:rsidRPr="0046762C">
        <w:rPr>
          <w:rFonts w:ascii="Book Antiqua" w:eastAsia="Times New Roman" w:hAnsi="Book Antiqua" w:cs="Times"/>
          <w:color w:val="000000" w:themeColor="text1"/>
        </w:rPr>
        <w:t xml:space="preserve"> a previously </w:t>
      </w:r>
      <w:r w:rsidR="00004954" w:rsidRPr="0046762C">
        <w:rPr>
          <w:rFonts w:ascii="Book Antiqua" w:eastAsia="Times New Roman" w:hAnsi="Book Antiqua" w:cs="Times"/>
          <w:color w:val="000000" w:themeColor="text1"/>
        </w:rPr>
        <w:t>exhausted</w:t>
      </w:r>
      <w:r w:rsidR="00AD152E" w:rsidRPr="0046762C">
        <w:rPr>
          <w:rFonts w:ascii="Book Antiqua" w:eastAsia="Times New Roman" w:hAnsi="Book Antiqua" w:cs="Times"/>
          <w:color w:val="000000" w:themeColor="text1"/>
        </w:rPr>
        <w:t xml:space="preserve"> T cell response</w:t>
      </w:r>
      <w:r w:rsidR="005B61F9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5pPC9BdXRob3I+PFllYXI+MjAxMjwvWWVhcj48UmVj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</w:fldData>
        </w:fldChar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Cb25pPC9BdXRob3I+PFllYXI+MjAxMjwvWWVhcj48UmVj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</w:fldData>
        </w:fldChar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A22EC6" w:rsidRPr="0046762C">
        <w:rPr>
          <w:rFonts w:ascii="Book Antiqua" w:eastAsia="Times New Roman" w:hAnsi="Book Antiqua" w:cs="Times"/>
          <w:color w:val="000000" w:themeColor="text1"/>
        </w:rPr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5B61F9" w:rsidRPr="0046762C">
        <w:rPr>
          <w:rFonts w:ascii="Book Antiqua" w:eastAsia="Times New Roman" w:hAnsi="Book Antiqua" w:cs="Times"/>
          <w:color w:val="000000" w:themeColor="text1"/>
        </w:rPr>
      </w:r>
      <w:r w:rsidR="005B61F9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25" w:tooltip="Boni, 2012 #7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25</w:t>
        </w:r>
      </w:hyperlink>
      <w:r w:rsidR="002E3ECB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91" w:tooltip="Cooksley, 2008 #90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91</w:t>
        </w:r>
      </w:hyperlink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5B61F9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81219C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 xml:space="preserve"> According to this observation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>, it is possible to speculate that specific-CT</w:t>
      </w:r>
      <w:r w:rsidR="003723C2" w:rsidRPr="0046762C">
        <w:rPr>
          <w:rFonts w:ascii="Book Antiqua" w:eastAsia="Times New Roman" w:hAnsi="Book Antiqua" w:cs="Times"/>
          <w:color w:val="000000" w:themeColor="text1"/>
        </w:rPr>
        <w:t>L restoration during DAA regime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 xml:space="preserve">s could contribute to the 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>high-sustained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 cure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 xml:space="preserve"> rates and the low relapse frequency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 xml:space="preserve"> described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 with this kind</w:t>
      </w:r>
      <w:r w:rsidR="00CE7C9D" w:rsidRPr="0046762C">
        <w:rPr>
          <w:rFonts w:ascii="Book Antiqua" w:eastAsia="Times New Roman" w:hAnsi="Book Antiqua" w:cs="Times"/>
          <w:color w:val="000000" w:themeColor="text1"/>
        </w:rPr>
        <w:t xml:space="preserve"> of therapies</w:t>
      </w:r>
      <w:r w:rsidR="00ED01CB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 xml:space="preserve"> In </w:t>
      </w:r>
      <w:r w:rsidR="00906C50" w:rsidRPr="0046762C">
        <w:rPr>
          <w:rFonts w:ascii="Book Antiqua" w:eastAsia="Times New Roman" w:hAnsi="Book Antiqua" w:cs="Times"/>
          <w:caps/>
          <w:color w:val="000000" w:themeColor="text1"/>
        </w:rPr>
        <w:t>t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able 1, the studies in favor or against HCV-specific CTL role in SVR afte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 xml:space="preserve">r interferon-free and 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-co</w:t>
      </w:r>
      <w:r w:rsidR="003723C2" w:rsidRPr="0046762C">
        <w:rPr>
          <w:rFonts w:ascii="Book Antiqua" w:eastAsia="Times New Roman" w:hAnsi="Book Antiqua" w:cs="Times"/>
          <w:color w:val="000000" w:themeColor="text1"/>
        </w:rPr>
        <w:t>ntaining regime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s are summarized</w:t>
      </w:r>
      <w:r w:rsidR="00906C50" w:rsidRPr="0046762C">
        <w:rPr>
          <w:rFonts w:ascii="Book Antiqua" w:eastAsia="Times New Roman" w:hAnsi="Book Antiqua" w:cs="Times"/>
          <w:color w:val="000000" w:themeColor="text1"/>
        </w:rPr>
        <w:t>.</w:t>
      </w:r>
    </w:p>
    <w:p w14:paraId="2FC7250C" w14:textId="77777777" w:rsidR="00F457B3" w:rsidRPr="0046762C" w:rsidRDefault="00F457B3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05E4F722" w14:textId="77777777" w:rsidR="00ED01CB" w:rsidRPr="0046762C" w:rsidRDefault="00ED01CB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b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RESTORATION OF A HCV-SPECIFIC CTL RESPONSE AS PREDECTIVE FACTOR OF SVR</w:t>
      </w:r>
    </w:p>
    <w:p w14:paraId="3BE9888D" w14:textId="55AE55A8" w:rsidR="00E63112" w:rsidRPr="0046762C" w:rsidRDefault="005D6306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>According to the previous data, t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>he extent of T cell reconstitution might be able to be us</w:t>
      </w:r>
      <w:r w:rsidRPr="0046762C">
        <w:rPr>
          <w:rFonts w:ascii="Book Antiqua" w:eastAsia="Times New Roman" w:hAnsi="Book Antiqua" w:cs="Times"/>
          <w:color w:val="000000" w:themeColor="text1"/>
        </w:rPr>
        <w:t>ed as a guide to personalize anti-HCV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 xml:space="preserve"> therapy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and as a predictive factor of response. A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 xml:space="preserve"> lack of induction of T cells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could 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>signal the need for therapy inten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ification and conversely, a 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 xml:space="preserve">good T cell recovery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could 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>allow shorter treatment duration in some patients, with the expectat</w:t>
      </w:r>
      <w:r w:rsidRPr="0046762C">
        <w:rPr>
          <w:rFonts w:ascii="Book Antiqua" w:eastAsia="Times New Roman" w:hAnsi="Book Antiqua" w:cs="Times"/>
          <w:color w:val="000000" w:themeColor="text1"/>
        </w:rPr>
        <w:t>ion that any residual virus would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 xml:space="preserve"> be cleared </w:t>
      </w:r>
      <w:r w:rsidRPr="0046762C">
        <w:rPr>
          <w:rFonts w:ascii="Book Antiqua" w:eastAsia="Times New Roman" w:hAnsi="Book Antiqua" w:cs="Times"/>
          <w:color w:val="000000" w:themeColor="text1"/>
        </w:rPr>
        <w:t>by T cells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>.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These iss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>ues have not been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 completely</w:t>
      </w:r>
      <w:r w:rsidR="00EE76E4" w:rsidRPr="0046762C">
        <w:rPr>
          <w:rFonts w:ascii="Book Antiqua" w:eastAsia="Times New Roman" w:hAnsi="Book Antiqua" w:cs="Times"/>
          <w:color w:val="000000" w:themeColor="text1"/>
        </w:rPr>
        <w:t xml:space="preserve"> addressed yet, </w:t>
      </w:r>
      <w:r w:rsidRPr="0046762C">
        <w:rPr>
          <w:rFonts w:ascii="Book Antiqua" w:eastAsia="Times New Roman" w:hAnsi="Book Antiqua" w:cs="Times"/>
          <w:color w:val="000000" w:themeColor="text1"/>
        </w:rPr>
        <w:t>but there are a few data that will be discussed in the next lines.</w:t>
      </w:r>
      <w:r w:rsidR="00BE27B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To address whether restoration of per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>ipheral HCV-specific CTL number could correlate with SVR rate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 and behave as a treatment response prognosis factor</w:t>
      </w:r>
      <w:r w:rsidR="00CD397D" w:rsidRPr="0046762C">
        <w:rPr>
          <w:rFonts w:ascii="Book Antiqua" w:eastAsia="Times New Roman" w:hAnsi="Book Antiqua" w:cs="Times"/>
          <w:color w:val="000000" w:themeColor="text1"/>
        </w:rPr>
        <w:t>,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a multivariate analysis was carried out by our group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 during interferon-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>based treatment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MYXJydWJpYTwvQXV0aG9yPjxZZWFyPjIwMTM8L1llYXI+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</w:fldData>
        </w:fldChar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6034E7" w:rsidRPr="0046762C">
        <w:rPr>
          <w:rFonts w:ascii="Book Antiqua" w:eastAsia="Times New Roman" w:hAnsi="Book Antiqua" w:cs="Times"/>
          <w:color w:val="000000" w:themeColor="text1"/>
        </w:rPr>
      </w:r>
      <w:r w:rsidR="006034E7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901EFC" w:rsidRPr="0046762C">
        <w:rPr>
          <w:rFonts w:ascii="Book Antiqua" w:eastAsia="Times New Roman" w:hAnsi="Book Antiqua" w:cs="Times"/>
          <w:color w:val="000000" w:themeColor="text1"/>
        </w:rPr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60" w:tooltip="Larrubia, 2013 #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60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Pr="0046762C">
        <w:rPr>
          <w:rFonts w:ascii="Book Antiqua" w:eastAsia="Times New Roman" w:hAnsi="Book Antiqua" w:cs="Times"/>
          <w:color w:val="000000" w:themeColor="text1"/>
        </w:rPr>
        <w:t>. In that analysis</w:t>
      </w:r>
      <w:r w:rsidR="00AA078C" w:rsidRPr="0046762C">
        <w:rPr>
          <w:rFonts w:ascii="Book Antiqua" w:eastAsia="Times New Roman" w:hAnsi="Book Antiqua" w:cs="Times"/>
          <w:color w:val="000000" w:themeColor="text1"/>
        </w:rPr>
        <w:t>,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the increase of detectable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HCV-specific CTLs after 12 </w:t>
      </w:r>
      <w:proofErr w:type="spellStart"/>
      <w:r w:rsidR="00C56D53" w:rsidRPr="0046762C">
        <w:rPr>
          <w:rFonts w:ascii="Book Antiqua" w:eastAsia="Times New Roman" w:hAnsi="Book Antiqua" w:cs="Times"/>
          <w:color w:val="000000" w:themeColor="text1"/>
        </w:rPr>
        <w:t>w</w:t>
      </w:r>
      <w:r w:rsidR="006C6D04" w:rsidRPr="0046762C">
        <w:rPr>
          <w:rFonts w:ascii="Book Antiqua" w:eastAsia="Times New Roman" w:hAnsi="Book Antiqua" w:cs="Times"/>
          <w:color w:val="000000" w:themeColor="text1"/>
        </w:rPr>
        <w:t>k</w:t>
      </w:r>
      <w:proofErr w:type="spellEnd"/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of treatment was an independent factor related with SVR.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>Moreover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, the predictiv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>e value of this variable on early or delayed viral responder (EDVR)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begin"/>
      </w:r>
      <w:r w:rsidR="006034E7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&lt;EndNote&gt;&lt;Cite&gt;&lt;Author&gt;European Association for the Study of the&lt;/Author&gt;&lt;Year&gt;2011&lt;/Year&gt;&lt;RecNum&gt;53&lt;/RecNum&gt;&lt;DisplayText&gt;&lt;style face="superscript"&gt;[71]&lt;/style&gt;&lt;/DisplayText&gt;&lt;record&gt;&lt;rec-number&gt;53&lt;/rec-number&gt;&lt;foreign-keys&gt;&lt;key app="EN" db-id="za0zwx2wqafxe6et99opfz5drpww5azvww2v"&gt;53&lt;/key&gt;&lt;/foreign-keys&gt;&lt;ref-type name="Journal Article"&gt;17&lt;/ref-type&gt;&lt;contributors&gt;&lt;authors&gt;&lt;author&gt;European Association for the Study of the, Liver&lt;/author&gt;&lt;/authors&gt;&lt;/contributors&gt;&lt;titles&gt;&lt;title&gt;EASL Clinical Practice Guidelines: management of hepatitis C virus infection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245-64&lt;/pages&gt;&lt;volume&gt;55&lt;/volume&gt;&lt;number&gt;2&lt;/number&gt;&lt;keywords&gt;&lt;keyword&gt;Acute Disease&lt;/keyword&gt;&lt;keyword&gt;Antiviral Agents/contraindications/therapeutic use&lt;/keyword&gt;&lt;keyword&gt;Europe&lt;/keyword&gt;&lt;keyword&gt;Hepatitis C/diagnosis/etiology/*therapy&lt;/keyword&gt;&lt;keyword&gt;Hepatitis C, Chronic/diagnosis/etiology/therapy&lt;/keyword&gt;&lt;keyword&gt;Humans&lt;/keyword&gt;&lt;keyword&gt;Interferons/contraindications/therapeutic use&lt;/keyword&gt;&lt;keyword&gt;Liver Transplantation&lt;/keyword&gt;&lt;keyword&gt;Societies, Medical&lt;/keyword&gt;&lt;keyword&gt;Treatment Outcome&lt;/keyword&gt;&lt;/keywords&gt;&lt;dates&gt;&lt;year&gt;2011&lt;/year&gt;&lt;pub-dates&gt;&lt;date&gt;Aug&lt;/date&gt;&lt;/pub-dates&gt;&lt;/dates&gt;&lt;isbn&gt;1600-0641 (Electronic)&amp;#xD;0168-8278 (Linking)&lt;/isbn&gt;&lt;accession-num&gt;21371579&lt;/accession-num&gt;&lt;urls&gt;&lt;related-urls&gt;&lt;url&gt;http://www.ncbi.nlm.nih.gov/pubmed/21371579&lt;/url&gt;&lt;/related-urls&gt;&lt;/urls&gt;&lt;electronic-resource-num&gt;10.1016/j.jhep.2011.02.023&lt;/electronic-resource-num&gt;&lt;/record&gt;&lt;/Cite&gt;&lt;/EndNote&gt;</w:instrText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71" w:tooltip="European Association for the Study of the, 2011 #53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71</w:t>
        </w:r>
      </w:hyperlink>
      <w:r w:rsidR="006034E7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t>genotype-1 cases was also analyz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ed to understand its role in a hypothetical guided-therapy decision process.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lastRenderedPageBreak/>
        <w:t>Interestingly, all the EDVR genotype-1 samples with detectable HCV-specific CTLs at w12 devel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>oped SVR, which means a 100%</w:t>
      </w:r>
      <w:r w:rsidR="00901EFC" w:rsidRPr="0046762C">
        <w:rPr>
          <w:rFonts w:ascii="Book Antiqua" w:eastAsia="Times New Roman" w:hAnsi="Book Antiqua" w:cs="Times"/>
          <w:color w:val="000000" w:themeColor="text1"/>
        </w:rPr>
        <w:t xml:space="preserve"> positive predictive value (PPV)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. This data could be useful to encourage these patients to finish treatment, but 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it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could also be a decision rule to maintain double therapy</w:t>
      </w:r>
      <w:r w:rsidR="007D5743" w:rsidRPr="0046762C">
        <w:rPr>
          <w:rFonts w:ascii="Book Antiqua" w:hAnsi="Book Antiqua"/>
          <w:color w:val="000000" w:themeColor="text1"/>
        </w:rPr>
        <w:t xml:space="preserve"> </w:t>
      </w:r>
      <w:r w:rsidR="007D5743" w:rsidRPr="0046762C">
        <w:rPr>
          <w:rFonts w:ascii="Book Antiqua" w:eastAsia="Times New Roman" w:hAnsi="Book Antiqua" w:cs="Times"/>
          <w:color w:val="000000" w:themeColor="text1"/>
        </w:rPr>
        <w:t xml:space="preserve">in cases with positive cells or to add a DAA in patients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without detectable HCV-specific CTLs at w12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>, which could have interest from an economical point of view</w:t>
      </w:r>
      <w:r w:rsidR="00160F23" w:rsidRPr="0046762C">
        <w:rPr>
          <w:rFonts w:ascii="Book Antiqua" w:eastAsia="Times New Roman" w:hAnsi="Book Antiqua" w:cs="Times"/>
          <w:color w:val="000000" w:themeColor="text1"/>
        </w:rPr>
        <w:t xml:space="preserve"> in countries restricting the free use of DAA</w:t>
      </w:r>
      <w:r w:rsidR="00160F23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1lZDwvQXV0aG9yPjxZZWFyPjIwMTM8L1llYXI+PFJl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==
</w:fldData>
        </w:fldChar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 </w:instrText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begin">
          <w:fldData xml:space="preserve">PEVuZE5vdGU+PENpdGU+PEF1dGhvcj5BaG1lZDwvQXV0aG9yPjxZZWFyPjIwMTM8L1llYXI+PFJl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==
</w:fldData>
        </w:fldChar>
      </w:r>
      <w:r w:rsidR="00A22EC6" w:rsidRPr="0046762C">
        <w:rPr>
          <w:rFonts w:ascii="Book Antiqua" w:eastAsia="Times New Roman" w:hAnsi="Book Antiqua" w:cs="Times"/>
          <w:color w:val="000000" w:themeColor="text1"/>
        </w:rPr>
        <w:instrText xml:space="preserve"> ADDIN EN.CITE.DATA </w:instrText>
      </w:r>
      <w:r w:rsidR="00A22EC6" w:rsidRPr="0046762C">
        <w:rPr>
          <w:rFonts w:ascii="Book Antiqua" w:eastAsia="Times New Roman" w:hAnsi="Book Antiqua" w:cs="Times"/>
          <w:color w:val="000000" w:themeColor="text1"/>
        </w:rPr>
      </w:r>
      <w:r w:rsidR="00A22EC6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160F23" w:rsidRPr="0046762C">
        <w:rPr>
          <w:rFonts w:ascii="Book Antiqua" w:eastAsia="Times New Roman" w:hAnsi="Book Antiqua" w:cs="Times"/>
          <w:color w:val="000000" w:themeColor="text1"/>
        </w:rPr>
      </w:r>
      <w:r w:rsidR="00160F23" w:rsidRPr="0046762C">
        <w:rPr>
          <w:rFonts w:ascii="Book Antiqua" w:eastAsia="Times New Roman" w:hAnsi="Book Antiqua" w:cs="Times"/>
          <w:color w:val="000000" w:themeColor="text1"/>
        </w:rPr>
        <w:fldChar w:fldCharType="separate"/>
      </w:r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[</w:t>
      </w:r>
      <w:hyperlink w:anchor="_ENREF_92" w:tooltip="Ahmed, 2013 #136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92</w:t>
        </w:r>
      </w:hyperlink>
      <w:r w:rsidR="006C6D04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,</w:t>
      </w:r>
      <w:hyperlink w:anchor="_ENREF_93" w:tooltip="Petta, 2012 #137" w:history="1">
        <w:r w:rsidR="003F6A50" w:rsidRPr="0046762C">
          <w:rPr>
            <w:rFonts w:ascii="Book Antiqua" w:eastAsia="Times New Roman" w:hAnsi="Book Antiqua" w:cs="Times"/>
            <w:noProof/>
            <w:color w:val="000000" w:themeColor="text1"/>
            <w:vertAlign w:val="superscript"/>
          </w:rPr>
          <w:t>93</w:t>
        </w:r>
      </w:hyperlink>
      <w:r w:rsidR="00A22EC6" w:rsidRPr="0046762C">
        <w:rPr>
          <w:rFonts w:ascii="Book Antiqua" w:eastAsia="Times New Roman" w:hAnsi="Book Antiqua" w:cs="Times"/>
          <w:noProof/>
          <w:color w:val="000000" w:themeColor="text1"/>
          <w:vertAlign w:val="superscript"/>
        </w:rPr>
        <w:t>]</w:t>
      </w:r>
      <w:r w:rsidR="00160F23" w:rsidRPr="0046762C">
        <w:rPr>
          <w:rFonts w:ascii="Book Antiqua" w:eastAsia="Times New Roman" w:hAnsi="Book Antiqua" w:cs="Times"/>
          <w:color w:val="000000" w:themeColor="text1"/>
        </w:rPr>
        <w:fldChar w:fldCharType="end"/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841CD1" w:rsidRPr="0046762C">
        <w:rPr>
          <w:rFonts w:ascii="Book Antiqua" w:eastAsia="Times New Roman" w:hAnsi="Book Antiqua" w:cs="Times"/>
          <w:color w:val="000000" w:themeColor="text1"/>
        </w:rPr>
        <w:t>Consequently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, the excellent PPV treatment response of HCV-specific CTL detection at w12 could 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>be complementary to the high negative predictive value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 of a viral load decrease lower than 2log at w12 of 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>PEG-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sym w:font="Symbol" w:char="F061"/>
      </w:r>
      <w:r w:rsidR="002D2ADB" w:rsidRPr="0046762C">
        <w:rPr>
          <w:rFonts w:ascii="Book Antiqua" w:eastAsia="Times New Roman" w:hAnsi="Book Antiqua" w:cs="Times"/>
          <w:color w:val="000000" w:themeColor="text1"/>
        </w:rPr>
        <w:t xml:space="preserve">-interferon/ribavirin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treatment, as </w:t>
      </w:r>
      <w:r w:rsidR="00C65F74" w:rsidRPr="0046762C">
        <w:rPr>
          <w:rFonts w:ascii="Book Antiqua" w:eastAsia="Times New Roman" w:hAnsi="Book Antiqua" w:cs="Times"/>
          <w:color w:val="000000" w:themeColor="text1"/>
        </w:rPr>
        <w:t xml:space="preserve">a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strategic tool in the clinical decision process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during treatment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We should await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similar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studies on DAA-based regime</w:t>
      </w:r>
      <w:r w:rsidR="002D2ADB" w:rsidRPr="0046762C">
        <w:rPr>
          <w:rFonts w:ascii="Book Antiqua" w:eastAsia="Times New Roman" w:hAnsi="Book Antiqua" w:cs="Times"/>
          <w:color w:val="000000" w:themeColor="text1"/>
        </w:rPr>
        <w:t xml:space="preserve">s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to verify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whether HCV-specific CTL restoration during treatment could be used a</w:t>
      </w:r>
      <w:r w:rsidR="00A21F04" w:rsidRPr="0046762C">
        <w:rPr>
          <w:rFonts w:ascii="Book Antiqua" w:eastAsia="Times New Roman" w:hAnsi="Book Antiqua" w:cs="Times"/>
          <w:color w:val="000000" w:themeColor="text1"/>
        </w:rPr>
        <w:t>s a</w:t>
      </w:r>
      <w:r w:rsidR="00C56D53" w:rsidRPr="0046762C">
        <w:rPr>
          <w:rFonts w:ascii="Book Antiqua" w:eastAsia="Times New Roman" w:hAnsi="Book Antiqua" w:cs="Times"/>
          <w:color w:val="000000" w:themeColor="text1"/>
        </w:rPr>
        <w:t xml:space="preserve"> response predictive factor and as a tool to guide therapy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.</w:t>
      </w:r>
      <w:r w:rsidR="007A63EC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</w:p>
    <w:p w14:paraId="092861B7" w14:textId="77777777" w:rsidR="00906C50" w:rsidRPr="0046762C" w:rsidRDefault="00906C50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6D3970CF" w14:textId="3BC10A1A" w:rsidR="00276A99" w:rsidRPr="0046762C" w:rsidRDefault="002E3ECB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CONCLUSION</w:t>
      </w:r>
    </w:p>
    <w:p w14:paraId="4FA9B267" w14:textId="1011EDB6" w:rsidR="005B61F9" w:rsidRPr="0046762C" w:rsidRDefault="005B61F9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color w:val="000000" w:themeColor="text1"/>
        </w:rPr>
        <w:t xml:space="preserve">Treatment-induced viral load decrease can restore a reactive HCV-specific CTL response during treatment in DAA-based treatments and this can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>influenc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the high rate of sustained response observed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 xml:space="preserve"> with this regim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. In IFN-based treatment, HCV-specific CTL restoration in some cases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 xml:space="preserve">can be observed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and this issue has an excellent positive 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predictive value in developing an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SVR</w:t>
      </w:r>
      <w:r w:rsidR="00D76CCD" w:rsidRPr="0046762C">
        <w:rPr>
          <w:rFonts w:ascii="Book Antiqua" w:eastAsia="Times New Roman" w:hAnsi="Book Antiqua" w:cs="Times"/>
          <w:color w:val="000000" w:themeColor="text1"/>
        </w:rPr>
        <w:t xml:space="preserve"> outcome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. </w:t>
      </w:r>
      <w:r w:rsidR="00E90F12" w:rsidRPr="0046762C">
        <w:rPr>
          <w:rFonts w:ascii="Book Antiqua" w:eastAsia="Times New Roman" w:hAnsi="Book Antiqua" w:cs="Times"/>
          <w:color w:val="000000" w:themeColor="text1"/>
        </w:rPr>
        <w:t>In this setting, NK cells develop a major role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 xml:space="preserve"> in viral load decrease that could</w:t>
      </w:r>
      <w:r w:rsidR="00E90F12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8C6C0D" w:rsidRPr="0046762C">
        <w:rPr>
          <w:rFonts w:ascii="Book Antiqua" w:eastAsia="Times New Roman" w:hAnsi="Book Antiqua" w:cs="Times"/>
          <w:color w:val="000000" w:themeColor="text1"/>
        </w:rPr>
        <w:t xml:space="preserve">impact </w:t>
      </w:r>
      <w:r w:rsidR="00D76CCD" w:rsidRPr="0046762C">
        <w:rPr>
          <w:rFonts w:ascii="Book Antiqua" w:eastAsia="Times New Roman" w:hAnsi="Book Antiqua" w:cs="Times"/>
          <w:color w:val="000000" w:themeColor="text1"/>
        </w:rPr>
        <w:t xml:space="preserve">on </w:t>
      </w:r>
      <w:r w:rsidR="00E90F12" w:rsidRPr="0046762C">
        <w:rPr>
          <w:rFonts w:ascii="Book Antiqua" w:eastAsia="Times New Roman" w:hAnsi="Book Antiqua" w:cs="Times"/>
          <w:color w:val="000000" w:themeColor="text1"/>
        </w:rPr>
        <w:t>HCV-specific CTL restoration, although still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 xml:space="preserve"> displaying exhausted features</w:t>
      </w:r>
      <w:r w:rsidRPr="0046762C">
        <w:rPr>
          <w:rFonts w:ascii="Book Antiqua" w:eastAsia="Times New Roman" w:hAnsi="Book Antiqua" w:cs="Times"/>
          <w:color w:val="000000" w:themeColor="text1"/>
        </w:rPr>
        <w:t>. However, thi</w:t>
      </w:r>
      <w:r w:rsidR="00A21F04" w:rsidRPr="0046762C">
        <w:rPr>
          <w:rFonts w:ascii="Book Antiqua" w:eastAsia="Times New Roman" w:hAnsi="Book Antiqua" w:cs="Times"/>
          <w:color w:val="000000" w:themeColor="text1"/>
        </w:rPr>
        <w:t>s response reaches a non-exhausted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phenotype a</w:t>
      </w:r>
      <w:r w:rsidR="0006577B" w:rsidRPr="0046762C">
        <w:rPr>
          <w:rFonts w:ascii="Book Antiqua" w:eastAsia="Times New Roman" w:hAnsi="Book Antiqua" w:cs="Times"/>
          <w:color w:val="000000" w:themeColor="text1"/>
        </w:rPr>
        <w:t>fter treatment in SVR cases and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 xml:space="preserve"> it correlates </w:t>
      </w:r>
      <w:r w:rsidR="00D76CCD" w:rsidRPr="0046762C">
        <w:rPr>
          <w:rFonts w:ascii="Book Antiqua" w:eastAsia="Times New Roman" w:hAnsi="Book Antiqua" w:cs="Times"/>
          <w:color w:val="000000" w:themeColor="text1"/>
        </w:rPr>
        <w:t xml:space="preserve">thereafter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>with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 xml:space="preserve"> activation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 xml:space="preserve"> peaks</w:t>
      </w:r>
      <w:r w:rsidR="00D76CCD" w:rsidRPr="0046762C">
        <w:rPr>
          <w:rFonts w:ascii="Book Antiqua" w:eastAsia="Times New Roman" w:hAnsi="Book Antiqua" w:cs="Times"/>
          <w:color w:val="000000" w:themeColor="text1"/>
        </w:rPr>
        <w:t xml:space="preserve"> coinciding with HCV detection after HCV clinical resolution</w:t>
      </w:r>
      <w:r w:rsidRPr="0046762C">
        <w:rPr>
          <w:rFonts w:ascii="Book Antiqua" w:eastAsia="Times New Roman" w:hAnsi="Book Antiqua" w:cs="Times"/>
          <w:color w:val="000000" w:themeColor="text1"/>
        </w:rPr>
        <w:t>, suggesting an important role in maintaining SVR and in the complete HCV eradication</w:t>
      </w:r>
      <w:r w:rsidR="0006577B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>after</w:t>
      </w:r>
      <w:r w:rsidR="0006577B" w:rsidRPr="0046762C">
        <w:rPr>
          <w:rFonts w:ascii="Book Antiqua" w:eastAsia="Times New Roman" w:hAnsi="Book Antiqua" w:cs="Times"/>
          <w:color w:val="000000" w:themeColor="text1"/>
        </w:rPr>
        <w:t xml:space="preserve"> treatment</w:t>
      </w:r>
      <w:r w:rsidR="00AE64BF" w:rsidRPr="0046762C">
        <w:rPr>
          <w:rFonts w:ascii="Book Antiqua" w:eastAsia="Times New Roman" w:hAnsi="Book Antiqua" w:cs="Times"/>
          <w:color w:val="000000" w:themeColor="text1"/>
        </w:rPr>
        <w:t>. Therefore, taking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into account all these data</w:t>
      </w:r>
      <w:r w:rsidR="00F457B3" w:rsidRPr="0046762C">
        <w:rPr>
          <w:rFonts w:ascii="Book Antiqua" w:eastAsia="Times New Roman" w:hAnsi="Book Antiqua" w:cs="Times"/>
          <w:color w:val="000000" w:themeColor="text1"/>
        </w:rPr>
        <w:t>,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we can suggest that 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a potent anti-viral treatment could not be enough alone to obtain a high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>cure rate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, but</w:t>
      </w:r>
      <w:r w:rsidR="00BC12EE" w:rsidRPr="0046762C">
        <w:rPr>
          <w:rFonts w:ascii="Book Antiqua" w:hAnsi="Book Antiqua"/>
          <w:color w:val="000000" w:themeColor="text1"/>
        </w:rPr>
        <w:t xml:space="preserve"> </w:t>
      </w:r>
      <w:r w:rsidR="00BC12EE" w:rsidRPr="0046762C">
        <w:rPr>
          <w:rFonts w:ascii="Book Antiqua" w:eastAsia="Times New Roman" w:hAnsi="Book Antiqua" w:cs="Times"/>
          <w:color w:val="000000" w:themeColor="text1"/>
        </w:rPr>
        <w:t>probably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 xml:space="preserve"> it is also necessary to restore a powerful HCV-CTL response</w:t>
      </w:r>
      <w:r w:rsidR="00D76CCD" w:rsidRPr="0046762C">
        <w:rPr>
          <w:rFonts w:ascii="Book Antiqua" w:eastAsia="Times New Roman" w:hAnsi="Book Antiqua" w:cs="Times"/>
          <w:color w:val="000000" w:themeColor="text1"/>
        </w:rPr>
        <w:t xml:space="preserve"> to get that goal</w:t>
      </w:r>
      <w:r w:rsidR="003635ED" w:rsidRPr="0046762C">
        <w:rPr>
          <w:rFonts w:ascii="Book Antiqua" w:eastAsia="Times New Roman" w:hAnsi="Book Antiqua" w:cs="Times"/>
          <w:color w:val="000000" w:themeColor="text1"/>
        </w:rPr>
        <w:t>.</w:t>
      </w:r>
    </w:p>
    <w:p w14:paraId="3C2E0757" w14:textId="77777777" w:rsidR="008D0BC4" w:rsidRPr="0046762C" w:rsidRDefault="008D0BC4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4CDC59FD" w14:textId="77777777" w:rsidR="0008771D" w:rsidRPr="0046762C" w:rsidRDefault="00596CF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sz w:val="2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  <w:sz w:val="21"/>
        </w:rPr>
        <w:t>REFERENCES</w:t>
      </w:r>
    </w:p>
    <w:p w14:paraId="6E22E82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chner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F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Wong DK, Dunbar PR, Chapman R, Chung R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ohrenwen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Robbins G, Phillips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ener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Walker BD. Analysis of successful immune responses in persons infected with hepatitis C viru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Exp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Med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9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499-1512 [PMID: 10790425]</w:t>
      </w:r>
    </w:p>
    <w:p w14:paraId="4C307F9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Cooper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Erickson AL, Adams E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nsop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Weiner A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hie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Y, Houghton M, Parham P, Walker CM. Analysis of a successful immune response against hepatitis C viru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it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199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39-449 [PMID: 10229187]</w:t>
      </w:r>
    </w:p>
    <w:p w14:paraId="7B9B03C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myk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-Pearson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Tester I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arquis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Palmer B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wlotsk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M, Golden-Mason L, Rosen HR. Spontaneous recovery in acute human hepatitis C virus infection: functional T-cell thresholds and relative importance of CD4 help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827-1837 [PMID: 18045940 DOI: 10.1128/JVI.01581-07]</w:t>
      </w:r>
    </w:p>
    <w:p w14:paraId="04ED50FA" w14:textId="77777777" w:rsidR="0074302F" w:rsidRPr="0063228B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myk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-Pearson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Tester I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ezott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Sasaki AW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ewinsoh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M,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sen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R. Differential antigenic hierarchy associated with spontaneous recovery from hepatitis C virus infection: implications for vaccine design. </w:t>
      </w:r>
      <w:r w:rsidRPr="0063228B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  <w:lang w:val="es-ES"/>
        </w:rPr>
        <w:t>J Infect Dis</w:t>
      </w: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> 2006; </w:t>
      </w:r>
      <w:r w:rsidRPr="0063228B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  <w:lang w:val="es-ES"/>
        </w:rPr>
        <w:t>194</w:t>
      </w: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>: 454-463 [PMID: 16845628 DOI: 10.1086/505714]</w:t>
      </w:r>
    </w:p>
    <w:p w14:paraId="1F482C36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>5 </w:t>
      </w:r>
      <w:r w:rsidRPr="0063228B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  <w:lang w:val="es-ES"/>
        </w:rPr>
        <w:t>Larrubia JR</w:t>
      </w: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>, Moreno-Cubero E, Lokhande MU, García-Garzón S, Lázaro A, Miquel J, Perna C, Sanz-de-Villalobos E. Adaptive immune response during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World 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418-3430 [PMID: 24707125 DOI: 10.3748/wjg.v20.i13.3418]</w:t>
      </w:r>
    </w:p>
    <w:p w14:paraId="2ED4DF9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Jo 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iche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U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ersti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Klein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iche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is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Sewell AK, Blum H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rtenschlag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h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Analysis of CD8+ T-cell-mediated inhibition of hepatitis C virus replication using a novel immunological model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3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391-1401 [PMID: 19185579 DOI: 10.1053/j.gastro.2008.12.034]</w:t>
      </w:r>
    </w:p>
    <w:p w14:paraId="3792AB1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Rosen H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 Emerging concepts in immunity to hepatitis C virus infec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lin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Inves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2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121-4130 [PMID: 24084744 DOI: 10.1172/JCI67714]</w:t>
      </w:r>
    </w:p>
    <w:p w14:paraId="10BAD8F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B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 Pathogenesis of chronic viral hepatitis: differential roles of T cells and NK cell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Nat Med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59-868 [PMID: 23836236 DOI: 10.1038/nm.3251]</w:t>
      </w:r>
    </w:p>
    <w:p w14:paraId="6B22515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C64053">
        <w:rPr>
          <w:rFonts w:ascii="Book Antiqua" w:hAnsi="Book Antiqua" w:cs="宋体"/>
          <w:color w:val="000000" w:themeColor="text1"/>
          <w:kern w:val="0"/>
          <w:sz w:val="21"/>
          <w:szCs w:val="21"/>
          <w:lang w:val="en-GB"/>
        </w:rPr>
        <w:t>9 </w:t>
      </w:r>
      <w:proofErr w:type="spellStart"/>
      <w:r w:rsidRPr="00C64053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  <w:lang w:val="en-GB"/>
        </w:rPr>
        <w:t>Hajarizadeh</w:t>
      </w:r>
      <w:proofErr w:type="spellEnd"/>
      <w:r w:rsidRPr="00C64053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  <w:lang w:val="en-GB"/>
        </w:rPr>
        <w:t xml:space="preserve"> B</w:t>
      </w:r>
      <w:r w:rsidRPr="00C64053">
        <w:rPr>
          <w:rFonts w:ascii="Book Antiqua" w:hAnsi="Book Antiqua" w:cs="宋体"/>
          <w:color w:val="000000" w:themeColor="text1"/>
          <w:kern w:val="0"/>
          <w:sz w:val="21"/>
          <w:szCs w:val="21"/>
          <w:lang w:val="en-GB"/>
        </w:rPr>
        <w:t xml:space="preserve">, </w:t>
      </w:r>
      <w:proofErr w:type="spellStart"/>
      <w:r w:rsidRPr="00C64053">
        <w:rPr>
          <w:rFonts w:ascii="Book Antiqua" w:hAnsi="Book Antiqua" w:cs="宋体"/>
          <w:color w:val="000000" w:themeColor="text1"/>
          <w:kern w:val="0"/>
          <w:sz w:val="21"/>
          <w:szCs w:val="21"/>
          <w:lang w:val="en-GB"/>
        </w:rPr>
        <w:t>Grebely</w:t>
      </w:r>
      <w:proofErr w:type="spellEnd"/>
      <w:r w:rsidRPr="00C64053">
        <w:rPr>
          <w:rFonts w:ascii="Book Antiqua" w:hAnsi="Book Antiqua" w:cs="宋体"/>
          <w:color w:val="000000" w:themeColor="text1"/>
          <w:kern w:val="0"/>
          <w:sz w:val="21"/>
          <w:szCs w:val="21"/>
          <w:lang w:val="en-GB"/>
        </w:rPr>
        <w:t xml:space="preserve"> J, Dore GJ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pidemiology and natural history of HCV infec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Rev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553-562 [PMID: 23817321 DOI: 10.1038/nrgastro.2013.107]</w:t>
      </w:r>
    </w:p>
    <w:p w14:paraId="1E989AF5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Wedemeyer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He X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ascimbe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Davis AR, Greenberg H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oofnag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H, Liang TJ, Alter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. Impaired effector function of hepatitis C virus-specific CD8+ T 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cells in chronic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6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447-3458 [PMID: 12218168]</w:t>
      </w:r>
    </w:p>
    <w:p w14:paraId="5F7D5CA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1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arrubi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J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Benito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tíne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que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Calvino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n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-de-Villalobos E, González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raetoriu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lberto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rcía-Garzó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khand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Parra-Cid T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i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-mediated apoptosis and PD-1/PD-L1 pathway impair reactivity of PD1(+)/CD127(-) HCV-specific CD8(+) cells targeting the virus in chronic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Cel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6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4-114 [PMID: 21481848 DOI: 10.1016/j.cellimm.2011.03.011]</w:t>
      </w:r>
    </w:p>
    <w:p w14:paraId="67576C1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2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enn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Pilli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erb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rland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ezzad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cchel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ssa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Ferrari C. Dysfunction and functional restoration of HCV-specific CD8 responses in chronic hepatitis C virus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5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588-601 [PMID: 17326153 DOI: 10.1002/hep.21541]</w:t>
      </w:r>
    </w:p>
    <w:p w14:paraId="1FDACC3B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engsch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B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eige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uh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im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Kuntz M, Blum H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irc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oexpressi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of PD-1, 2B4, CD160 and KLRG1 on exhausted HCV-specific CD8+ T cells is linked to antigen recognition and T cell differentia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LoS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atho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e1000947 [PMID: 20548953 DOI: 10.1371/journal.ppat.1000947]</w:t>
      </w:r>
    </w:p>
    <w:p w14:paraId="27D9C26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Wood N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Linn ML, Bowen DG. Exhausted or just sleeping: awakening virus-specific responses in chronic hepatitis C virus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5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879-1882 [PMID: 22038790 DOI: 10.1002/hep.24602]</w:t>
      </w:r>
    </w:p>
    <w:p w14:paraId="6803FAD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5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arrubi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J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khand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U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rcía-Garzó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que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González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raetoriu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Parra-Cid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n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-de-Villalobos E. Persistent hepatitis C virus (HCV) infection impairs HCV-specific cytotoxic T cell reactivity through Mcl-1/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i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mbalance due to CD127 down-regula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Vira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5-94 [PMID: 23301543 DOI: 10.1111/j.1365-2893.2012.01618.x]</w:t>
      </w:r>
    </w:p>
    <w:p w14:paraId="7BBB6CA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6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Radziewicz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begb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C, Hon H, Osborn M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bidee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ehb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Freeman GJ, Lennox J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orkowsk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A, Hanson H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akou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. Impaired hepatitis C virus (HCV)-specific effector CD8+ T cells undergo massive apoptosis in the peripheral blood during acute HCV infection and in the liver during the chronic phase of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9808-9822 [PMID: 18667503 DOI: 10.1128/JVI.01075-08]</w:t>
      </w:r>
    </w:p>
    <w:p w14:paraId="6045809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17 </w:t>
      </w:r>
      <w:r w:rsidRPr="0046762C">
        <w:rPr>
          <w:rFonts w:ascii="Book Antiqua" w:hAnsi="Book Antiqua"/>
          <w:b/>
          <w:bCs/>
          <w:color w:val="000000" w:themeColor="text1"/>
          <w:sz w:val="21"/>
          <w:szCs w:val="21"/>
        </w:rPr>
        <w:t xml:space="preserve">European </w:t>
      </w:r>
      <w:proofErr w:type="gramStart"/>
      <w:r w:rsidRPr="0046762C">
        <w:rPr>
          <w:rFonts w:ascii="Book Antiqua" w:hAnsi="Book Antiqua"/>
          <w:b/>
          <w:bCs/>
          <w:color w:val="000000" w:themeColor="text1"/>
          <w:sz w:val="21"/>
          <w:szCs w:val="21"/>
        </w:rPr>
        <w:t>Association</w:t>
      </w:r>
      <w:proofErr w:type="gramEnd"/>
      <w:r w:rsidRPr="0046762C">
        <w:rPr>
          <w:rFonts w:ascii="Book Antiqua" w:hAnsi="Book Antiqua"/>
          <w:b/>
          <w:bCs/>
          <w:color w:val="000000" w:themeColor="text1"/>
          <w:sz w:val="21"/>
          <w:szCs w:val="21"/>
        </w:rPr>
        <w:t xml:space="preserve"> for the Study of the Liver.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ASL recommendations on treatment of hepatitis C 2014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6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73-395 [PMID: 24818984 DOI: 10.1016/j.jhep.2014.05.001]</w:t>
      </w:r>
    </w:p>
    <w:p w14:paraId="6562126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18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ibbert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K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laa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F, Yang D, Dittmer U. IFN-α subtypes: distinct biological activities in anti-viral therapy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Br 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harmac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6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48-1058 [PMID: 23072338 DOI: 10.1111/bph.12010]</w:t>
      </w:r>
    </w:p>
    <w:p w14:paraId="7E69613E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19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Au J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ockro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J. Novel therapeutic approaches for hepatitis C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lin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harmac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T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95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78-88 [PMID: 24126682 DOI: 10.1038/clpt.2013.206]</w:t>
      </w:r>
    </w:p>
    <w:p w14:paraId="2BC4879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Kamphuis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Jun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aibl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Z, Forster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link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U. Type I interferons directly regulate lymphocyte recirculation and cause transient blood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ymphopeni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Blood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253-3261 [PMID: 16868248 DOI: 10.1182/blood-2006-06-027599]</w:t>
      </w:r>
    </w:p>
    <w:p w14:paraId="2D91FC9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1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ueller SN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Ahmed R. High antigen levels are the cause of T cell exhaustion during chronic viral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roc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Nat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Acad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Sci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US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623-8628 [PMID: 19433785 DOI: 10.1073/pnas.0809818106]</w:t>
      </w:r>
    </w:p>
    <w:p w14:paraId="54937C0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2 </w:t>
      </w:r>
      <w:proofErr w:type="spellStart"/>
      <w:proofErr w:type="gram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Wherry</w:t>
      </w:r>
      <w:proofErr w:type="spellEnd"/>
      <w:proofErr w:type="gram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E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 cell exhaus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92-499 [PMID: 21739672]</w:t>
      </w:r>
    </w:p>
    <w:p w14:paraId="3908FBB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Klenerman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P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Hill A. T cells and viral persistence: lessons from diverse infection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73-879 [PMID: 16116467 DOI: 10.1038/ni1241]</w:t>
      </w:r>
    </w:p>
    <w:p w14:paraId="28AD950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Webster G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igna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Brown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g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S, Jones 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eneviratn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L, Williams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usheik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rtolet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. Longitudinal analysis of CD8+ T cells specific for structural and nonstructural hepatitis B virus proteins in patients with chronic hepatitis B: implications for immunotherapy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7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5707-5719 [PMID: 15140968 DOI: 10.1128/JVI.78.11.5707-5719.2004]</w:t>
      </w:r>
    </w:p>
    <w:p w14:paraId="263A85C2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5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on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C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accabu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ampertic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iuber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iganò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ivazapp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Alfieri A, Pesci M, Gaeta GB, Brancaccio G, Colombo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ssa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Ferrari C. Restored function of HBV-specific T cells after long-term effective therapy with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ucleo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(t)ide analogue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4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963-73.e9 [PMID: 22796241 DOI: 10.1053/j.gastro.2012.07.014]</w:t>
      </w:r>
    </w:p>
    <w:p w14:paraId="2E2A2C02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6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ark S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. Immune responses to HCV and other hepatitis viruse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it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3-24 [PMID: 24439265 DOI: 10.1016/j.immuni.2013.12.010]</w:t>
      </w:r>
    </w:p>
    <w:p w14:paraId="22E71BF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7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engsch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B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pangenber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ersti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Neumann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efel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Panther E, von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eizsäck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, Blum H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irc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Analysis of CD127 and KLRG1 expression on hepatitis C virus-specific CD8+ T cells reveals the existence of different memory T-cell subsets in the peripheral blood and liver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945-953 [PMID: 17079288 DOI: 10.1128/JVI.01354-06]</w:t>
      </w:r>
    </w:p>
    <w:p w14:paraId="1728F1BB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28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oettler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Panther 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ngs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azarov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pangenber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C, Blum H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Expression of the interleukin-7 receptor alpha chain (CD127) on virus-specific CD8+ T cells identifies functionally and phenotypically defined memory T cells during acute resolving hepatitis B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532-3540 [PMID: 16537621 DOI: 10.1128/JVI.80.7.3532-3540.2006]</w:t>
      </w:r>
    </w:p>
    <w:p w14:paraId="18CE575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29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ernardin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F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obl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Walsh I, Williams JD, Busch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elwa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. Clearance of hepatitis C virus RNA from the peripheral blood mononuclear cells of blood donors who spontaneously or therapeutically control their plasma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iremi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7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446-1452 [PMID: 18220272 DOI: 10.1002/hep.22184]</w:t>
      </w:r>
    </w:p>
    <w:p w14:paraId="3EF99E97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aylin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tinot-Peignoux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ouca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Boyer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ipaul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zals-Hate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iuil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stelna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Cardoso A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ssela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Féra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Nicolas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hanoin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doss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cell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. Eradication of hepatitis C virus in patients successfully treated for chronic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35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21-829 [PMID: 18593587 DOI: 10.1053/j.gastro.2008.05.044]</w:t>
      </w:r>
    </w:p>
    <w:p w14:paraId="0945D59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1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ham TN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cParlan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ulroone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ooksle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aoumov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chala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I. Hepatitis C virus persistence after spontaneous or treatment-induced resolution of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7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5867-5874 [PMID: 15140984 DOI: 10.1128/JVI.78.11.5867-5874.2004]</w:t>
      </w:r>
    </w:p>
    <w:p w14:paraId="5720717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2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Radkowsk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Gallegos-Orozco JF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Jablonsk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Colby T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alewska-Zieleck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ubick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Wilkinson J, Adair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akel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asku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. Persistence of hepatitis C virus in patients successfully treated for chronic hepatitis C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6-114 [PMID: 15619235 DOI: 10.1002/hep.20518]</w:t>
      </w:r>
    </w:p>
    <w:p w14:paraId="12AE2AD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>33 </w:t>
      </w:r>
      <w:r w:rsidRPr="0063228B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  <w:lang w:val="es-ES"/>
        </w:rPr>
        <w:t>Dahari H</w:t>
      </w:r>
      <w:r w:rsidRPr="0063228B">
        <w:rPr>
          <w:rFonts w:ascii="Book Antiqua" w:hAnsi="Book Antiqua" w:cs="宋体"/>
          <w:color w:val="000000" w:themeColor="text1"/>
          <w:kern w:val="0"/>
          <w:sz w:val="21"/>
          <w:szCs w:val="21"/>
          <w:lang w:val="es-ES"/>
        </w:rPr>
        <w:t xml:space="preserve">, Feliu A, Garcia-Retortillo M, Forns X, Neumann AU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econd hepatitis C replication compartment indicated by viral dynamics during liver transplanta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91-498 [PMID: 15763335 DOI: 10.1016/j.jhep.2004.12.017]</w:t>
      </w:r>
    </w:p>
    <w:p w14:paraId="3EAD511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Castillo I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Rodríguez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ñig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ópez-Alcoroch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M, Pardo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rtolomé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rreñ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. Hepatitis C virus replicates in the liver of patients who have a sustained response to antiviral treatment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lin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Infect Di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277-1283 [PMID: 17051492 DOI: 10.1086/508198]</w:t>
      </w:r>
    </w:p>
    <w:p w14:paraId="1A0BDB6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5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oare 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els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W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ushbroo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M, Curran MD, Woodall T, Coleman N, Davies SE, Alexander GJ. Histological changes in HCV antibody-positive, HCV RNA-negative subjects suggest persistent virus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737-1745 [PMID: 18925639 DOI: 10.1002/hep.22484]</w:t>
      </w:r>
    </w:p>
    <w:p w14:paraId="53ED03A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6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Veerapu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N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aghura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Liang TJ, Heller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. Sporadic reappearance of minute amounts of hepatitis C virus RNA after successful therapy stimulates cellular immune response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4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676-685.e1 [PMID: 21040725 DOI: 10.1053/j.gastro.2010.10.048]</w:t>
      </w:r>
    </w:p>
    <w:p w14:paraId="46B182C5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7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Veerapu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N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Park SH, Tully DC, Allen T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. Trace amounts of sporadically reappearing HCV RNA can cause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lin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Inves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2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469-3478 [PMID: 25003189 DOI: 10.1172/JCI73104]</w:t>
      </w:r>
    </w:p>
    <w:p w14:paraId="22F2916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38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e W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Polson JE, Carney D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h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Gale M. Reemergence of hepatitis C virus after 8.5 years in a patient with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ypogammaglobulinemi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evidence for an occult viral reservoir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J Infect Di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9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88-1092 [PMID: 16107964 DOI: 10.1086/432917]</w:t>
      </w:r>
    </w:p>
    <w:p w14:paraId="4EC06A4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39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in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adaredd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Goldstein MJ, Lake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kaa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. Immune suppression leading to hepatitis C virus re-emergence after sustained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irologica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esponse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Med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720-1722 [PMID: 18712814 DOI: 10.1002/jmv.21257]</w:t>
      </w:r>
    </w:p>
    <w:p w14:paraId="46BA853B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0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wang JP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nagement of patients with hepatitis B who require immunosuppressive therapy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Rev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09-219 [PMID: 24247262 DOI: 10.1038/nrgastro.2013.216]</w:t>
      </w:r>
    </w:p>
    <w:p w14:paraId="7C95F4E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1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argeridon-Thermet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Le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oga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Li L, Liu TF, Shulman N, Shafer RW, Najera I. Similar prevalence of low-abundance drug-resistant variants in treatment-naive patients with genotype 1a and 1b hepatitis C virus infections as determined by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ultradeep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yrosequenci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LoS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On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e105569 [PMID: 25140696 DOI: 10.1371/journal.pone.0105569]</w:t>
      </w:r>
    </w:p>
    <w:p w14:paraId="1FE2602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2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aolucc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Fiorina 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ia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ulminet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ova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rbar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Bruno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ldan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. Naturally occurring resistance mutations to inhibitors of HCV NS5A region and NS5B polymerase in DAA treatment-naïve patients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55 [PMID: 24341898 DOI: 10.1186/1743-422X-10-355]</w:t>
      </w:r>
    </w:p>
    <w:p w14:paraId="4A8E634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43 </w:t>
      </w:r>
      <w:r w:rsidRPr="0046762C">
        <w:rPr>
          <w:rFonts w:ascii="Book Antiqua" w:hAnsi="Book Antiqua" w:cs="宋体"/>
          <w:b/>
          <w:color w:val="000000" w:themeColor="text1"/>
          <w:kern w:val="0"/>
          <w:sz w:val="21"/>
          <w:szCs w:val="21"/>
        </w:rPr>
        <w:t>Applegate TL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udie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lauzolle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Chopra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ebel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Lucas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llar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ucia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, Dore GJ, Matthews GV. Naturally occurring dominant drug resistance mutations occur infrequently in the setting of recently acquired hepatitis C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Antivir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T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pub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head of print [PMID: 25105742 DOI: 10.3851/IMP2821]</w:t>
      </w:r>
    </w:p>
    <w:p w14:paraId="538432E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Le 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uillou-Guillemette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alle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Gaudy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aff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y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ive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oudea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unel-Fabia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. Genetic diversity of the hepatitis C virus: impact and issues in the antiviral therapy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World 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416-2426 [PMID: 17552024]</w:t>
      </w:r>
    </w:p>
    <w:p w14:paraId="11A0942B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5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arcí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M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Gil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entos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, Guerra S, Domingo E, Rivas C, Esteban M. Impact of protein kinase PKR in cell biology: from antiviral to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ntiproliferativ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Microbi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M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Bi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Rev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7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32-1060 [PMID: 17158706 DOI: 10.1128/MMBR.00027-06]</w:t>
      </w:r>
    </w:p>
    <w:p w14:paraId="5860F276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6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ilverman R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iral encounters with 2'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5'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-oligoadenylate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yntheta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nd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Na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 during the interferon antiviral response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2720-12729 [PMID: 17804500 DOI: 10.1128/JVI.01471-07]</w:t>
      </w:r>
    </w:p>
    <w:p w14:paraId="1A428597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7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aller O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taehe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och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. Interferon-induced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x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roteins in antiviral host defense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Biochimi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12-818 [PMID: 17570575 DOI: 10.1016/j.biochi.2007.04.015]</w:t>
      </w:r>
    </w:p>
    <w:p w14:paraId="050BBAD7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48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Neil S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a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ienias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D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ether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nhibits retrovirus release and is antagonized by HIV-1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p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Natur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5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25-430 [PMID: 18200009 DOI: 10.1038/nature06553]</w:t>
      </w:r>
    </w:p>
    <w:p w14:paraId="2E0B7A7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49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tremlau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Owens C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rr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iessli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utissi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odrosk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. The cytoplasmic body component TRIM5alpha restricts HIV-1 infection in Old World monkey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Natur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27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48-853 [PMID: 14985764 DOI: 10.1038/nature02343]</w:t>
      </w:r>
    </w:p>
    <w:p w14:paraId="0964D43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0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 Bon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Durand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mphu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Thompson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ulfon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-Paus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ss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link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U, Tough DF. Direct stimulation of T cells by type I IFN enhances the CD8+ T cell response during cross-priming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7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682-4689 [PMID: 16585561]</w:t>
      </w:r>
    </w:p>
    <w:p w14:paraId="7C2EC87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1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 Bon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Thompson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mphu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Durand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ss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link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U, Tough DF. Cutting edge: enhancement of antibody responses through direct stimulation of B and T cells by type I IF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6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7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074-2078 [PMID: 16455962]</w:t>
      </w:r>
    </w:p>
    <w:p w14:paraId="29CCEEF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2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erlach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N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ibbe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, Alter C, Nair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elinsky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James CM, Dittmer U. Anti-retroviral effects of type I IFN subtypes in vivo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Eur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36-146 [PMID: 19130550 DOI: 10.1002/eji.200838311]</w:t>
      </w:r>
    </w:p>
    <w:p w14:paraId="35F972D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ibbert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K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Joedick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ery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Trilling M, Francois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uppa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Kraft A, Lang KS, Dittmer U. Interferon-alpha subtype 11 activates NK cells and enables control of retroviral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LoS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Patho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e1002868 [PMID: 22912583 DOI: 10.1371/journal.ppat.1002868]</w:t>
      </w:r>
    </w:p>
    <w:p w14:paraId="3DB7A9E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ermann P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Rubio M, Nakajima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elespes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rfa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. IFN-alpha priming of human monocytes differentially regulates gram-positive and gram-negative bacteria-induced IL-10 release and selectively enhances IL-12p70, CD80, and MHC class I express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199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6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011-2018 [PMID: 9712074]</w:t>
      </w:r>
    </w:p>
    <w:p w14:paraId="49FCD54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5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 Bon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tcha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ss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Ashton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o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ewe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Borrow P, Tough DF. Cross-priming of CD8+ T cells stimulated by virus-induced type I interfer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09-1015 [PMID: 14502286 DOI: 10.1038/ni978]</w:t>
      </w:r>
    </w:p>
    <w:p w14:paraId="039016DD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6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e Bon 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iavo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'Agostin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ess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lardel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, Tough DF. Type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nterferons potently enhance humoral immunity and can promote isotype switching by stimulating dendritic cells in vivo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it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61-470 [PMID: 11336691]</w:t>
      </w:r>
    </w:p>
    <w:p w14:paraId="49C9C39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7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onda K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Yana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egish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sagi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Sato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zuta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Shimada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hb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Y, Takaoka A, Yoshida N, Taniguchi T. IRF-7 is the master regulator of type-I interferon-dependent immune response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Natur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3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772-777 [PMID: 15800576 DOI: 10.1038/nature03464]</w:t>
      </w:r>
    </w:p>
    <w:p w14:paraId="5C629276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58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anns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MP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cHutchis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G, Gordon S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ustg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hiff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indolla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Goodman Z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our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, Ling M, Albrecht JK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ginterfer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lfa-2b plus ribavirin compared with interferon alfa-2b plus ribavirin for initial treatment of chronic hepatitis C: a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andomise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rial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Lance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5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958-965 [PMID: 11583749]</w:t>
      </w:r>
    </w:p>
    <w:p w14:paraId="4C99A1B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59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Fried MW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hiff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L, Reddy KR, Smith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ino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onçale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äussing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iag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ros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humeaux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rax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Lin A, Hoffman J, Yu J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ginterfer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lfa-2a plus ribavirin for chronic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Eng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J Med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47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975-982 [PMID: 12324553 DOI: 10.1056/NEJMoa020047]</w:t>
      </w:r>
    </w:p>
    <w:p w14:paraId="3CDCE19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Larrubi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J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khand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U, Moreno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uber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rcía-Garzó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que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Parra-Cid T, González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raetoriou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rn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ázar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an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-de-Villalobos E. HCV-specific CD8+ cell detection at week 12 of chronic hepatitis C treatment with PEG-interferon-α2b/ribavirin correlates with infection resolu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Cel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8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1-38 [PMID: 24287274 DOI: 10.1016/j.cellimm.2013.11.001]</w:t>
      </w:r>
    </w:p>
    <w:p w14:paraId="00C6182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1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Ahlenstiel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G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dli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ogda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t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Y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ouredd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Feld J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ol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iterenc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H, Liang T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her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. Early changes in natural killer cell function indicate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irologic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esponse to interferon therapy for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4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231-129, 1231-129, [PMID: 21741920 DOI: 10.1053/j.gastro.2011.06.069]</w:t>
      </w:r>
    </w:p>
    <w:p w14:paraId="4A9829B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2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tegmann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K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jörkströ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eb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iese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ie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iegan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de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uneeth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Jaroszewic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Wang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laphoff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Fyti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ornber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nn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effer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ietsch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uzmá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junggre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edemey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. Interferon-alpha-induced TRAIL on natural killer cells is associated with control of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3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885-1897 [PMID: 20334827 DOI: 10.1053/j.gastro.2010.01.051]</w:t>
      </w:r>
    </w:p>
    <w:p w14:paraId="4A842944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uedj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ng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aha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rels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S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 perspective on modelling hepatitis C virus infec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Vira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7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25-833 [PMID: 20723038 DOI: 10.1111/j.1365-2893.2010.01348.x]</w:t>
      </w:r>
    </w:p>
    <w:p w14:paraId="4B30035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4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Dahar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hud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Ribeiro R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rels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thematical modeling of HCV infection and treatment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Methods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M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Bi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51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39-453 [PMID: 19009281 DOI: 10.1007/978-1-59745-394-3_33]</w:t>
      </w:r>
    </w:p>
    <w:p w14:paraId="0BFC570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5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Neumann AU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Lam N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aha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et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R, Wiley T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ayde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rels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S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patitis C viral dynamics in vivo and the antiviral efficacy of interferon-alpha therapy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Scienc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199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8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3-107 [PMID: 9756471]</w:t>
      </w:r>
    </w:p>
    <w:p w14:paraId="6AA37325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6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Vivier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aule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orett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ligiu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itvoge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Lanier LL, Yokoyama W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Ugol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. Innate or adaptive immunity?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e example of natural killer cell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Scienc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3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4-49 [PMID: 21212348 DOI: 10.1126/science.1198687]</w:t>
      </w:r>
    </w:p>
    <w:p w14:paraId="1B8536D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7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Jost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ltfel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. Control of human viral infections by natural killer cell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Annu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Rev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63-194 [PMID: 23298212 DOI: 10.1146/annurev-immunol-032712-100001]</w:t>
      </w:r>
    </w:p>
    <w:p w14:paraId="6095E597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68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Cooper M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Fehnig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ligiur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A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e biology of human natural killer-cell subset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Trends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633-640 [PMID: 11698225]</w:t>
      </w:r>
    </w:p>
    <w:p w14:paraId="7195CBF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69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aust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Gill HS, Wang BZ, Flynn M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ose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en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zczepani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elen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skenas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W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ompan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W, von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ndri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UH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Critical role for the chemokine receptor CXCR6 in NK cell-mediated antigen-specific memory of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pten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nd viruse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Nat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127-1135 [PMID: 20972432 DOI: 10.1038/ni.1953]</w:t>
      </w:r>
    </w:p>
    <w:p w14:paraId="1ABF859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0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Jiang X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Chen Y, Peng H, Tian Z. Memory NK cells: why do they reside in the liver?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Cel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M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96-201 [PMID: 23563088 DOI: 10.1038/cmi.2013.8]</w:t>
      </w:r>
    </w:p>
    <w:p w14:paraId="40750C95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71 </w:t>
      </w:r>
      <w:r w:rsidRPr="0046762C">
        <w:rPr>
          <w:rFonts w:ascii="Book Antiqua" w:hAnsi="Book Antiqua" w:cs="宋体"/>
          <w:b/>
          <w:color w:val="000000" w:themeColor="text1"/>
          <w:kern w:val="0"/>
          <w:sz w:val="21"/>
          <w:szCs w:val="21"/>
        </w:rPr>
        <w:t xml:space="preserve">European </w:t>
      </w:r>
      <w:proofErr w:type="gramStart"/>
      <w:r w:rsidRPr="0046762C">
        <w:rPr>
          <w:rFonts w:ascii="Book Antiqua" w:hAnsi="Book Antiqua" w:cs="宋体"/>
          <w:b/>
          <w:color w:val="000000" w:themeColor="text1"/>
          <w:kern w:val="0"/>
          <w:sz w:val="21"/>
          <w:szCs w:val="21"/>
        </w:rPr>
        <w:t>Association</w:t>
      </w:r>
      <w:proofErr w:type="gramEnd"/>
      <w:r w:rsidRPr="0046762C">
        <w:rPr>
          <w:rFonts w:ascii="Book Antiqua" w:hAnsi="Book Antiqua" w:cs="宋体"/>
          <w:b/>
          <w:color w:val="000000" w:themeColor="text1"/>
          <w:kern w:val="0"/>
          <w:sz w:val="21"/>
          <w:szCs w:val="21"/>
        </w:rPr>
        <w:t xml:space="preserve"> for the Study of the Live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 EASL Clinical Practice Guidelines: management of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55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45-264 [PMID: 21371579 DOI: 10.1016/j.jhep.2011.02.023]</w:t>
      </w:r>
    </w:p>
    <w:p w14:paraId="65708D56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2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Abdel-Hakeem M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édar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d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strowsk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ékal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runea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Willems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athcot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houkr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H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omparison of immune restoration in early versus late alpha interferon therapy against hepatitis C virus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0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429-10435 [PMID: 20668076 DOI: 10.1128/JVI.01094-10]</w:t>
      </w:r>
    </w:p>
    <w:p w14:paraId="29EB1AF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adr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G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édar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Abdel-Hakeem M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raut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Willems B, Villeneuve JP, Haddad E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ékal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runea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houkr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H. Early interferon therapy for hepatitis C virus infection rescues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olyfunctiona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, long-lived CD8+ memory T cell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017-10031 [PMID: 18667516 DOI: 10.1128/JVI.01083-08]</w:t>
      </w:r>
    </w:p>
    <w:p w14:paraId="3B7595A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4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Kamal S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Fehr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oesl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Peters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asenac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W.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ginterfero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lone or with ribavirin enhances HCV-specific CD4 T-helper 1 responses in patients with chronic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2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070-1083 [PMID: 12360469]</w:t>
      </w:r>
    </w:p>
    <w:p w14:paraId="28FBC692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5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orishim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C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use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Elizag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b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, Allison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arither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et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cElrat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J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Hepatitis C virus-specific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ytolytic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 cell responses after antiviral therapy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lin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0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11-220 [PMID: 14499244]</w:t>
      </w:r>
    </w:p>
    <w:p w14:paraId="5DFD95C5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6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Vertuan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zzar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ualand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chelett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asto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Fort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Canella A, Marino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omat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raniell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avio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Effect of interferon-alpha therapy on epitope-specific cytotoxic T lymphocyte responses in hepatitis C virus-infected individuals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Eur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44-154 [PMID: 11754355]</w:t>
      </w:r>
    </w:p>
    <w:p w14:paraId="64679263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7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Caetano J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rtinh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iv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Valente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ux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. Differences in hepatitis C virus (HCV)-specific CD8 T-cell phenotype during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gylate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lpha interferon and ribavirin treatment are related to response to antiviral therapy in patients chronically infected with HCV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7567-7577 [PMID: 18480446 DOI: 10.1128/JVI.02175-07]</w:t>
      </w:r>
    </w:p>
    <w:p w14:paraId="7467C86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78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Tatsum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akehar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Miyagi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akazur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t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Kanto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iramats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Hayashi N. Hepatitis C virus-specific CD8+ T cell frequencies are associated with the responses of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gylate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nterferon-α and ribavirin combination therapy in patients with chronic hepatitis C virus infection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Re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1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0-38 [PMID: 21040277 DOI: 10.1111/j.1872-034X.2010.00734.x]</w:t>
      </w:r>
    </w:p>
    <w:p w14:paraId="4C806C4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79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arnes 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Harcourt G, Brown D, Lucas M, Phillips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usheik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ener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e dynamics of T-lymphocyte responses during combination therapy for chronic hepatitis C virus infection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og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6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743-754 [PMID: 12198669 DOI: 10.1053/jhep.2002.35344]</w:t>
      </w:r>
    </w:p>
    <w:p w14:paraId="75C72E5E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Zeuzem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wlotsk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ukasiewic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von Wagner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oul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, Lurie Y, Gianfranco 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rolij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M, Esteban JI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zod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Lagging M, Negro F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ouli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Verheij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-Hart E, Hansen B, Tal R, Ferrari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al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W, Neumann AU. International, multicenter, randomized, controlled study comparing dynamically individualized versus standard treatment in patients with chronic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4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50-257 [PMID: 16082736]</w:t>
      </w:r>
    </w:p>
    <w:p w14:paraId="754AC408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1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illi 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erb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enna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rlandin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ukasiewicz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wlotsk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euze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chal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W, von Wagner M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ermanidi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Lurie Y, Esteban JI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agman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zod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Lagging M, Negro F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omburg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Y, Neumann AU, Ferrari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issal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. HCV-specific T-cell response in relation to viral kinetics and treatment outcome (DITTO-HCV project)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33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132-1143 [PMID: 17919489 DOI: 10.1053/j.gastro.2007.06.059]</w:t>
      </w:r>
    </w:p>
    <w:p w14:paraId="504F58B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2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Humphreys I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von Delft A, Brown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ibbe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L, Collier JD, Foster GR, Rahman M, Christian 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ener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Barnes E. HCV genotype-3a T cell immunity: specificity, function and impact of therapy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ut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6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589-1599 [PMID: 22337948 DOI: 10.1136/gutjnl-2011-300650]</w:t>
      </w:r>
    </w:p>
    <w:p w14:paraId="0F0B87C1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3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Barnes 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elderblo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C, Humphreys I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emmo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Reesink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W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l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G, van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i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enerm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. Cellular immune responses during high-dose interferon-alpha induction therapy for hepatitis C virus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J Infect Di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9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99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819-828 [PMID: 19434929 DOI: 10.1086/597072]</w:t>
      </w:r>
    </w:p>
    <w:p w14:paraId="4863A2B9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4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Radziewicz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begbu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C, Fernandez M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orkowsk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A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Obidee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ehb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M, Hanson HL, Steinberg JP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sopus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D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herr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J, Altman JD, Rouse BT, Freeman GJ, Ahmed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Grakou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. Liver-infiltrating lymphocytes in chronic human hepatitis C virus infection display an exhausted phenotype with high levels of PD-1 and low levels of CD127 express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Vir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7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2545-2553 [PMID: 17182670 DOI: 10.1128/JVI.02021-06]</w:t>
      </w:r>
    </w:p>
    <w:p w14:paraId="3166621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lastRenderedPageBreak/>
        <w:t>85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Golden-Mason L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larquis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ahed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S, Rosen HR. Cutting edge: programmed death-1 expression is increased on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mmunocyte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in chronic hepatitis C virus and predicts failure of response to antiviral therapy: race-dependent differences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Immun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8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637-3641 [PMID: 18322167]</w:t>
      </w:r>
    </w:p>
    <w:p w14:paraId="3FCE89EA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6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Seigel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B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engsch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B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h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artenschlag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, Blum HE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Factors that determine the antiviral efficacy of HCV-specific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D8(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+) T cells ex vivo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astroenterolog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144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26-436 [PMID: 23142136 DOI: 10.1053/j.gastro.2012.10.047]</w:t>
      </w:r>
    </w:p>
    <w:p w14:paraId="718DA342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7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Kolumam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GA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Thomas S, Thompson L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Spren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J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ural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-Krishna K. Type I interferons act directly on CD8 T cells to allow clonal expansion and memory formation in response to viral infection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Exp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Med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5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0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637-650 [PMID: 16129706 DOI: 10.1084/jem.20050821]</w:t>
      </w:r>
    </w:p>
    <w:p w14:paraId="61BCFF3B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8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Kim do Y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h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H,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n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KH. Emerging therapies for hepatitis C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Gut Liver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8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471-479 [PMID: 25228970 DOI: 10.5009/gnl14083]</w:t>
      </w:r>
    </w:p>
    <w:p w14:paraId="2A98559F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89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Martin B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enneck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Lohman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V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ays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, Neumann-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Haefel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Kukolj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G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öc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WO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Thimm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R. Restoration of HCV-specific CD8+ T cell function by interferon-free therapy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o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4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61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538-543 [PMID: 24905492 DOI: 10.1016/j.jhep.2014.05.043]</w:t>
      </w:r>
    </w:p>
    <w:p w14:paraId="311990C6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90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Odorizzi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PM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herry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EJ.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Immunology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n interferon paradox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Science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34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155-156 [PMID: 23580520 DOI: 10.1126/science.1237568]</w:t>
      </w:r>
    </w:p>
    <w:p w14:paraId="3CD3D7DE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91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Cooksley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H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hokshi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Maaya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Y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edemey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H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ndreone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P, Gilson R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Warnes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Paganin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S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Zoulim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F, Frederick D, Neumann AU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Brosgar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CL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Naoumov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NV. Hepatitis B virus e antigen loss during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adefovi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dipivoxil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therapy is associated with enhanced virus-specific CD4+ T-cell reactivity. 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Antimicrob</w:t>
      </w:r>
      <w:proofErr w:type="spellEnd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 Agents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Chemother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08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5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12-320 [PMID: 17984230 DOI: 10.1128/AAC.00467-07]</w:t>
      </w:r>
    </w:p>
    <w:p w14:paraId="260D349E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proofErr w:type="gram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92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Ahmed F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.</w:t>
      </w:r>
      <w:proofErr w:type="gram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What about us? Recent advances in the treatment of chronic hepatitis C threaten to leave some parts of the world behind.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 xml:space="preserve">J Viral </w:t>
      </w:r>
      <w:proofErr w:type="spellStart"/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Hepat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3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20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367-368 [PMID: 23565620 DOI: 10.1111/j.1365-2893.2012.01613.x]</w:t>
      </w:r>
    </w:p>
    <w:p w14:paraId="63A86A7C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 w:themeColor="text1"/>
          <w:kern w:val="0"/>
          <w:sz w:val="21"/>
          <w:szCs w:val="21"/>
        </w:rPr>
      </w:pP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93 </w:t>
      </w:r>
      <w:proofErr w:type="spellStart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>Petta</w:t>
      </w:r>
      <w:proofErr w:type="spellEnd"/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 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, </w:t>
      </w:r>
      <w:proofErr w:type="spellStart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Craxì</w:t>
      </w:r>
      <w:proofErr w:type="spellEnd"/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 xml:space="preserve"> A. Therapeutic algorithms for chronic hepatitis C in the DAA era during the current economic crisis: whom to treat? How to treat? When to treat? </w:t>
      </w:r>
      <w:r w:rsidRPr="0046762C">
        <w:rPr>
          <w:rFonts w:ascii="Book Antiqua" w:hAnsi="Book Antiqua" w:cs="宋体"/>
          <w:i/>
          <w:iCs/>
          <w:color w:val="000000" w:themeColor="text1"/>
          <w:kern w:val="0"/>
          <w:sz w:val="21"/>
          <w:szCs w:val="21"/>
        </w:rPr>
        <w:t>BMC Infect Dis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 2012; </w:t>
      </w:r>
      <w:r w:rsidRPr="0046762C">
        <w:rPr>
          <w:rFonts w:ascii="Book Antiqua" w:hAnsi="Book Antiqua" w:cs="宋体"/>
          <w:b/>
          <w:bCs/>
          <w:color w:val="000000" w:themeColor="text1"/>
          <w:kern w:val="0"/>
          <w:sz w:val="21"/>
          <w:szCs w:val="21"/>
        </w:rPr>
        <w:t xml:space="preserve">12 </w:t>
      </w:r>
      <w:proofErr w:type="spellStart"/>
      <w:r w:rsidRPr="0046762C">
        <w:rPr>
          <w:rFonts w:ascii="Book Antiqua" w:hAnsi="Book Antiqua" w:cs="宋体"/>
          <w:bCs/>
          <w:color w:val="000000" w:themeColor="text1"/>
          <w:kern w:val="0"/>
          <w:sz w:val="21"/>
          <w:szCs w:val="21"/>
        </w:rPr>
        <w:t>Suppl</w:t>
      </w:r>
      <w:proofErr w:type="spellEnd"/>
      <w:r w:rsidRPr="0046762C">
        <w:rPr>
          <w:rFonts w:ascii="Book Antiqua" w:hAnsi="Book Antiqua" w:cs="宋体"/>
          <w:bCs/>
          <w:color w:val="000000" w:themeColor="text1"/>
          <w:kern w:val="0"/>
          <w:sz w:val="21"/>
          <w:szCs w:val="21"/>
        </w:rPr>
        <w:t xml:space="preserve"> 2</w:t>
      </w:r>
      <w:r w:rsidRPr="0046762C">
        <w:rPr>
          <w:rFonts w:ascii="Book Antiqua" w:hAnsi="Book Antiqua" w:cs="宋体"/>
          <w:color w:val="000000" w:themeColor="text1"/>
          <w:kern w:val="0"/>
          <w:sz w:val="21"/>
          <w:szCs w:val="21"/>
        </w:rPr>
        <w:t>: S3 [PMID: 23173606 DOI: 10.1186/1471-2334-12-S2-S3]</w:t>
      </w:r>
    </w:p>
    <w:p w14:paraId="4F0A1620" w14:textId="77777777" w:rsidR="0074302F" w:rsidRPr="0046762C" w:rsidRDefault="0074302F" w:rsidP="007B1154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1"/>
          <w:szCs w:val="21"/>
        </w:rPr>
      </w:pPr>
    </w:p>
    <w:p w14:paraId="7A8AD9C3" w14:textId="14823F6C" w:rsidR="0074302F" w:rsidRPr="0046762C" w:rsidRDefault="0074302F" w:rsidP="007B1154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  <w:color w:val="000000" w:themeColor="text1"/>
          <w:sz w:val="21"/>
        </w:rPr>
      </w:pPr>
      <w:r w:rsidRPr="0046762C">
        <w:rPr>
          <w:rFonts w:ascii="Book Antiqua" w:hAnsi="Book Antiqua"/>
          <w:b/>
          <w:bCs/>
          <w:color w:val="000000" w:themeColor="text1"/>
          <w:sz w:val="21"/>
        </w:rPr>
        <w:t xml:space="preserve">P-Reviewer: </w:t>
      </w:r>
      <w:r w:rsidR="006552A7" w:rsidRPr="0046762C">
        <w:rPr>
          <w:rFonts w:ascii="Book Antiqua" w:hAnsi="Book Antiqua"/>
          <w:bCs/>
          <w:color w:val="000000" w:themeColor="text1"/>
          <w:sz w:val="21"/>
        </w:rPr>
        <w:t>Fanning</w:t>
      </w:r>
      <w:r w:rsidR="006552A7" w:rsidRPr="0046762C">
        <w:rPr>
          <w:rFonts w:ascii="Book Antiqua" w:hAnsi="Book Antiqua" w:hint="eastAsia"/>
          <w:bCs/>
          <w:color w:val="000000" w:themeColor="text1"/>
          <w:sz w:val="21"/>
          <w:lang w:eastAsia="zh-CN"/>
        </w:rPr>
        <w:t xml:space="preserve"> LJ,</w:t>
      </w:r>
      <w:r w:rsidRPr="0046762C">
        <w:rPr>
          <w:rFonts w:ascii="Book Antiqua" w:hAnsi="Book Antiqua" w:hint="eastAsia"/>
          <w:bCs/>
          <w:color w:val="000000" w:themeColor="text1"/>
          <w:sz w:val="21"/>
        </w:rPr>
        <w:t xml:space="preserve"> </w:t>
      </w:r>
      <w:r w:rsidR="006552A7" w:rsidRPr="0046762C">
        <w:rPr>
          <w:rFonts w:ascii="Book Antiqua" w:hAnsi="Book Antiqua"/>
          <w:bCs/>
          <w:color w:val="000000" w:themeColor="text1"/>
          <w:sz w:val="21"/>
        </w:rPr>
        <w:t>Rodriguez-Frias</w:t>
      </w:r>
      <w:r w:rsidR="006552A7" w:rsidRPr="0046762C">
        <w:rPr>
          <w:rFonts w:ascii="Book Antiqua" w:hAnsi="Book Antiqua" w:hint="eastAsia"/>
          <w:bCs/>
          <w:color w:val="000000" w:themeColor="text1"/>
          <w:sz w:val="21"/>
          <w:lang w:eastAsia="zh-CN"/>
        </w:rPr>
        <w:t xml:space="preserve"> F, </w:t>
      </w:r>
      <w:proofErr w:type="spellStart"/>
      <w:r w:rsidR="006552A7" w:rsidRPr="0046762C">
        <w:rPr>
          <w:rFonts w:ascii="Book Antiqua" w:hAnsi="Book Antiqua"/>
          <w:bCs/>
          <w:color w:val="000000" w:themeColor="text1"/>
          <w:sz w:val="21"/>
          <w:lang w:eastAsia="zh-CN"/>
        </w:rPr>
        <w:t>Takaki</w:t>
      </w:r>
      <w:proofErr w:type="spellEnd"/>
      <w:r w:rsidR="006552A7" w:rsidRPr="0046762C">
        <w:rPr>
          <w:rFonts w:ascii="Book Antiqua" w:hAnsi="Book Antiqua"/>
          <w:bCs/>
          <w:color w:val="000000" w:themeColor="text1"/>
          <w:sz w:val="21"/>
          <w:lang w:eastAsia="zh-CN"/>
        </w:rPr>
        <w:t xml:space="preserve"> A</w:t>
      </w:r>
      <w:r w:rsidRPr="0046762C">
        <w:rPr>
          <w:rFonts w:ascii="Book Antiqua" w:hAnsi="Book Antiqua" w:hint="eastAsia"/>
          <w:b/>
          <w:bCs/>
          <w:color w:val="000000" w:themeColor="text1"/>
          <w:sz w:val="21"/>
        </w:rPr>
        <w:t xml:space="preserve"> </w:t>
      </w:r>
      <w:r w:rsidRPr="0046762C">
        <w:rPr>
          <w:rFonts w:ascii="Book Antiqua" w:hAnsi="Book Antiqua"/>
          <w:b/>
          <w:bCs/>
          <w:color w:val="000000" w:themeColor="text1"/>
          <w:sz w:val="21"/>
        </w:rPr>
        <w:t>S-Editor:</w:t>
      </w:r>
      <w:r w:rsidRPr="0046762C">
        <w:rPr>
          <w:rFonts w:ascii="Book Antiqua" w:hAnsi="Book Antiqua"/>
          <w:color w:val="000000" w:themeColor="text1"/>
          <w:sz w:val="21"/>
        </w:rPr>
        <w:t xml:space="preserve"> </w:t>
      </w:r>
      <w:r w:rsidRPr="0046762C">
        <w:rPr>
          <w:rFonts w:ascii="Book Antiqua" w:hAnsi="Book Antiqua" w:hint="eastAsia"/>
          <w:color w:val="000000" w:themeColor="text1"/>
          <w:sz w:val="21"/>
          <w:lang w:eastAsia="zh-CN"/>
        </w:rPr>
        <w:t>Ma YJ</w:t>
      </w:r>
      <w:r w:rsidRPr="0046762C">
        <w:rPr>
          <w:rFonts w:ascii="Book Antiqua" w:hAnsi="Book Antiqua" w:hint="eastAsia"/>
          <w:color w:val="000000" w:themeColor="text1"/>
          <w:sz w:val="21"/>
        </w:rPr>
        <w:t xml:space="preserve"> </w:t>
      </w:r>
      <w:r w:rsidRPr="0046762C">
        <w:rPr>
          <w:rFonts w:ascii="Book Antiqua" w:hAnsi="Book Antiqua"/>
          <w:b/>
          <w:bCs/>
          <w:color w:val="000000" w:themeColor="text1"/>
          <w:sz w:val="21"/>
        </w:rPr>
        <w:t>L-Editor:</w:t>
      </w:r>
      <w:r w:rsidRPr="0046762C">
        <w:rPr>
          <w:rFonts w:ascii="Book Antiqua" w:hAnsi="Book Antiqua"/>
          <w:color w:val="000000" w:themeColor="text1"/>
          <w:sz w:val="21"/>
        </w:rPr>
        <w:t xml:space="preserve"> </w:t>
      </w:r>
      <w:r w:rsidRPr="0046762C">
        <w:rPr>
          <w:rFonts w:ascii="Book Antiqua" w:hAnsi="Book Antiqua" w:hint="eastAsia"/>
          <w:color w:val="000000" w:themeColor="text1"/>
          <w:sz w:val="21"/>
        </w:rPr>
        <w:t xml:space="preserve"> </w:t>
      </w:r>
      <w:r w:rsidRPr="0046762C">
        <w:rPr>
          <w:rFonts w:ascii="Book Antiqua" w:hAnsi="Book Antiqua"/>
          <w:b/>
          <w:bCs/>
          <w:color w:val="000000" w:themeColor="text1"/>
          <w:sz w:val="21"/>
        </w:rPr>
        <w:t>E-Editor:</w:t>
      </w:r>
    </w:p>
    <w:p w14:paraId="1C8C23F5" w14:textId="77777777" w:rsidR="00C7045C" w:rsidRPr="0046762C" w:rsidRDefault="00C7045C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noProof/>
          <w:color w:val="000000" w:themeColor="text1"/>
        </w:rPr>
      </w:pPr>
      <w:r w:rsidRPr="0046762C">
        <w:rPr>
          <w:rFonts w:ascii="Book Antiqua" w:eastAsia="Times New Roman" w:hAnsi="Book Antiqua" w:cs="Times"/>
          <w:noProof/>
          <w:color w:val="000000" w:themeColor="text1"/>
        </w:rPr>
        <w:br w:type="page"/>
      </w:r>
    </w:p>
    <w:p w14:paraId="7347AD09" w14:textId="75EB7623" w:rsidR="00450752" w:rsidRPr="0046762C" w:rsidRDefault="00557C47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noProof/>
          <w:color w:val="000000" w:themeColor="text1"/>
          <w:lang w:eastAsia="zh-CN"/>
        </w:rPr>
        <w:lastRenderedPageBreak/>
        <w:drawing>
          <wp:inline distT="0" distB="0" distL="0" distR="0" wp14:anchorId="65200430" wp14:editId="3B88F3C8">
            <wp:extent cx="1065822" cy="835117"/>
            <wp:effectExtent l="0" t="0" r="127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065687" cy="8350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8CA49" w14:textId="01FFAEAD" w:rsidR="00CD671E" w:rsidRPr="0046762C" w:rsidRDefault="00C7045C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Fig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ure</w:t>
      </w:r>
      <w:r w:rsidR="00C0591C"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>1</w:t>
      </w:r>
      <w:r w:rsidR="00CD671E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="000C795A" w:rsidRPr="0046762C">
        <w:rPr>
          <w:rFonts w:ascii="Book Antiqua" w:eastAsia="Times New Roman" w:hAnsi="Book Antiqua" w:cs="Times"/>
          <w:b/>
          <w:color w:val="000000" w:themeColor="text1"/>
        </w:rPr>
        <w:t>Hepatitis C virus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-specific </w:t>
      </w:r>
      <w:r w:rsidR="00BF1EAB" w:rsidRPr="0046762C">
        <w:rPr>
          <w:rFonts w:ascii="Book Antiqua" w:eastAsia="Times New Roman" w:hAnsi="Book Antiqua" w:cs="Times"/>
          <w:b/>
          <w:color w:val="000000" w:themeColor="text1"/>
        </w:rPr>
        <w:t>cytotoxic T lymphocyte</w:t>
      </w:r>
      <w:r w:rsidR="000C795A"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effector abilities by either direct infected hepatocyte killing through release of </w:t>
      </w:r>
      <w:proofErr w:type="spellStart"/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>perforin</w:t>
      </w:r>
      <w:proofErr w:type="spellEnd"/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 and </w:t>
      </w:r>
      <w:proofErr w:type="spellStart"/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>granizyme</w:t>
      </w:r>
      <w:proofErr w:type="spellEnd"/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-B or non-cytopathic </w:t>
      </w:r>
      <w:r w:rsidR="000C795A" w:rsidRPr="0046762C">
        <w:rPr>
          <w:rFonts w:ascii="Book Antiqua" w:eastAsia="Times New Roman" w:hAnsi="Book Antiqua" w:cs="Times"/>
          <w:b/>
          <w:color w:val="000000" w:themeColor="text1"/>
        </w:rPr>
        <w:t xml:space="preserve">hepatitis C virus 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deletion </w:t>
      </w:r>
      <w:r w:rsidR="00BC12EE" w:rsidRPr="0046762C">
        <w:rPr>
          <w:rFonts w:ascii="Book Antiqua" w:eastAsia="Times New Roman" w:hAnsi="Book Antiqua" w:cs="Times"/>
          <w:b/>
          <w:color w:val="000000" w:themeColor="text1"/>
        </w:rPr>
        <w:t>through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 γ-interferon and </w:t>
      </w:r>
      <w:r w:rsidR="000C795A" w:rsidRPr="0046762C">
        <w:rPr>
          <w:rFonts w:ascii="Book Antiqua" w:eastAsia="Times New Roman" w:hAnsi="Book Antiqua" w:cs="Times"/>
          <w:b/>
          <w:color w:val="000000" w:themeColor="text1"/>
        </w:rPr>
        <w:t>tumor necrosis factors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>-</w:t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sym w:font="Symbol" w:char="F061"/>
      </w:r>
      <w:r w:rsidR="00CD671E" w:rsidRPr="0046762C">
        <w:rPr>
          <w:rFonts w:ascii="Book Antiqua" w:eastAsia="Times New Roman" w:hAnsi="Book Antiqua" w:cs="Times"/>
          <w:b/>
          <w:color w:val="000000" w:themeColor="text1"/>
        </w:rPr>
        <w:t xml:space="preserve"> secretion.</w:t>
      </w:r>
      <w:r w:rsidR="00557C47"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 xml:space="preserve"> </w:t>
      </w:r>
      <w:r w:rsidR="00557C47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HCV: </w:t>
      </w:r>
      <w:r w:rsidR="00557C47" w:rsidRPr="0046762C">
        <w:rPr>
          <w:rFonts w:ascii="Book Antiqua" w:eastAsia="Times New Roman" w:hAnsi="Book Antiqua" w:cs="Times"/>
          <w:color w:val="000000" w:themeColor="text1"/>
        </w:rPr>
        <w:t>Hepatitis C virus</w:t>
      </w:r>
      <w:r w:rsidR="00557C47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; </w:t>
      </w:r>
      <w:r w:rsidR="00854613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TNF: </w:t>
      </w:r>
      <w:r w:rsidR="00854613" w:rsidRPr="0046762C">
        <w:rPr>
          <w:rFonts w:ascii="Book Antiqua" w:eastAsia="Times New Roman" w:hAnsi="Book Antiqua" w:cs="Times"/>
          <w:caps/>
          <w:color w:val="000000" w:themeColor="text1"/>
        </w:rPr>
        <w:t>t</w:t>
      </w:r>
      <w:r w:rsidR="00854613" w:rsidRPr="0046762C">
        <w:rPr>
          <w:rFonts w:ascii="Book Antiqua" w:eastAsia="Times New Roman" w:hAnsi="Book Antiqua" w:cs="Times"/>
          <w:color w:val="000000" w:themeColor="text1"/>
        </w:rPr>
        <w:t>umor necrosis factors</w:t>
      </w:r>
      <w:r w:rsidR="00854613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. </w:t>
      </w:r>
    </w:p>
    <w:p w14:paraId="432A252A" w14:textId="77777777" w:rsidR="007206CF" w:rsidRPr="0046762C" w:rsidRDefault="007206CF" w:rsidP="007206C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42E09E90" w14:textId="77777777" w:rsidR="007206CF" w:rsidRPr="0046762C" w:rsidRDefault="007206CF" w:rsidP="007206C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noProof/>
          <w:color w:val="000000" w:themeColor="text1"/>
          <w:lang w:eastAsia="zh-CN"/>
        </w:rPr>
        <w:drawing>
          <wp:inline distT="0" distB="0" distL="0" distR="0" wp14:anchorId="4DB69926" wp14:editId="711E1900">
            <wp:extent cx="978190" cy="755833"/>
            <wp:effectExtent l="0" t="0" r="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979668" cy="756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2FE024" w14:textId="77777777" w:rsidR="007206CF" w:rsidRPr="0046762C" w:rsidRDefault="007206CF" w:rsidP="007206C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Fig</w:t>
      </w:r>
      <w:r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ure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proofErr w:type="gramStart"/>
      <w:r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2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Theoretical hepatitis C virus viral load, hepatitis C virus-specific cytotoxic T lymphocyte frequency</w:t>
      </w:r>
      <w:proofErr w:type="gramEnd"/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and activated natural Killer cell frequency kinetics during anti-hepatitis C virus treatment with interferon-free and interferon-containing regimes, according to the different types of response. </w:t>
      </w:r>
      <w:proofErr w:type="spellStart"/>
      <w:r w:rsidRPr="0046762C">
        <w:rPr>
          <w:rFonts w:ascii="Book Antiqua" w:eastAsia="Times New Roman" w:hAnsi="Book Antiqua" w:cs="Times"/>
          <w:color w:val="000000" w:themeColor="text1"/>
        </w:rPr>
        <w:t>PegIFN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>: Pegylated-a2-interferon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RBV: Ribavirin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DAA: Direct acting antiviral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NK: Natural Killer cell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CTL: Cytotoxic T lymphocyte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 xml:space="preserve">; </w:t>
      </w:r>
      <w:r w:rsidRPr="0046762C">
        <w:rPr>
          <w:rFonts w:ascii="Book Antiqua" w:eastAsia="Times New Roman" w:hAnsi="Book Antiqua" w:cs="Times"/>
          <w:color w:val="000000" w:themeColor="text1"/>
        </w:rPr>
        <w:t>HCV: Hepatitis C virus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RVR: Rapid viral response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EVR: Early viral response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ETR: End of treatment response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SVR: Sustained viral response</w:t>
      </w:r>
      <w:r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.</w:t>
      </w:r>
    </w:p>
    <w:p w14:paraId="0FFD10A8" w14:textId="77777777" w:rsidR="00D53C9E" w:rsidRPr="007206CF" w:rsidRDefault="00D53C9E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</w:p>
    <w:p w14:paraId="1494E2AA" w14:textId="4F6D251C" w:rsidR="006521A9" w:rsidRPr="0046762C" w:rsidRDefault="006521A9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b/>
          <w:color w:val="000000" w:themeColor="text1"/>
          <w:lang w:eastAsia="zh-CN"/>
        </w:rPr>
      </w:pPr>
      <w:r w:rsidRPr="0046762C">
        <w:rPr>
          <w:noProof/>
          <w:color w:val="000000" w:themeColor="text1"/>
          <w:lang w:eastAsia="zh-CN"/>
        </w:rPr>
        <w:drawing>
          <wp:inline distT="0" distB="0" distL="0" distR="0" wp14:anchorId="29357C6A" wp14:editId="62A4A059">
            <wp:extent cx="1131107" cy="970987"/>
            <wp:effectExtent l="0" t="0" r="0" b="635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131812" cy="9715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0040FF" w14:textId="75A1B8AD" w:rsidR="00CD671E" w:rsidRPr="0046762C" w:rsidRDefault="00CD671E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  <w:r w:rsidRPr="0046762C">
        <w:rPr>
          <w:rFonts w:ascii="Book Antiqua" w:eastAsia="Times New Roman" w:hAnsi="Book Antiqua" w:cs="Times"/>
          <w:b/>
          <w:color w:val="000000" w:themeColor="text1"/>
        </w:rPr>
        <w:t>Fig</w:t>
      </w:r>
      <w:r w:rsidR="00D53C9E" w:rsidRPr="0046762C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ure</w:t>
      </w:r>
      <w:r w:rsidR="00C0591C" w:rsidRPr="0046762C">
        <w:rPr>
          <w:rFonts w:ascii="Book Antiqua" w:eastAsia="Times New Roman" w:hAnsi="Book Antiqua" w:cs="Times"/>
          <w:b/>
          <w:color w:val="000000" w:themeColor="text1"/>
        </w:rPr>
        <w:t xml:space="preserve"> </w:t>
      </w:r>
      <w:r w:rsidR="007206CF">
        <w:rPr>
          <w:rFonts w:ascii="Book Antiqua" w:eastAsiaTheme="minorEastAsia" w:hAnsi="Book Antiqua" w:cs="Times" w:hint="eastAsia"/>
          <w:b/>
          <w:color w:val="000000" w:themeColor="text1"/>
          <w:lang w:eastAsia="zh-CN"/>
        </w:rPr>
        <w:t>3</w:t>
      </w:r>
      <w:r w:rsidR="007206CF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Representative FACS</w:t>
      </w:r>
      <w:r w:rsidRPr="0046762C">
        <w:rPr>
          <w:rFonts w:ascii="Book Antiqua" w:eastAsia="Times New Roman" w:hAnsi="Book Antiqua" w:cs="Times"/>
          <w:b/>
          <w:color w:val="000000" w:themeColor="text1"/>
          <w:vertAlign w:val="superscript"/>
        </w:rPr>
        <w:t>®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dot-plots of peripheral blood mononuclear cells from a su</w:t>
      </w:r>
      <w:r w:rsidR="00152204" w:rsidRPr="0046762C">
        <w:rPr>
          <w:rFonts w:ascii="Book Antiqua" w:eastAsia="Times New Roman" w:hAnsi="Book Antiqua" w:cs="Times"/>
          <w:b/>
          <w:color w:val="000000" w:themeColor="text1"/>
        </w:rPr>
        <w:t>stained viral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 responder (A) and a null responder (B) after treatment with </w:t>
      </w:r>
      <w:proofErr w:type="spellStart"/>
      <w:r w:rsidRPr="0046762C">
        <w:rPr>
          <w:rFonts w:ascii="Book Antiqua" w:eastAsia="Times New Roman" w:hAnsi="Book Antiqua" w:cs="Times"/>
          <w:b/>
          <w:color w:val="000000" w:themeColor="text1"/>
        </w:rPr>
        <w:t>pegylated</w:t>
      </w:r>
      <w:proofErr w:type="spellEnd"/>
      <w:r w:rsidRPr="0046762C">
        <w:rPr>
          <w:rFonts w:ascii="Book Antiqua" w:eastAsia="Times New Roman" w:hAnsi="Book Antiqua" w:cs="Times"/>
          <w:b/>
          <w:color w:val="000000" w:themeColor="text1"/>
        </w:rPr>
        <w:t>-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sym w:font="Symbol" w:char="F061"/>
      </w:r>
      <w:r w:rsidRPr="0046762C">
        <w:rPr>
          <w:rFonts w:ascii="Book Antiqua" w:eastAsia="Times New Roman" w:hAnsi="Book Antiqua" w:cs="Times"/>
          <w:b/>
          <w:color w:val="000000" w:themeColor="text1"/>
        </w:rPr>
        <w:t xml:space="preserve">2-interferon plus ribavirin.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The dot-plots show the frequency of </w:t>
      </w:r>
      <w:r w:rsidR="00BF1EAB" w:rsidRPr="0046762C">
        <w:rPr>
          <w:rFonts w:ascii="Book Antiqua" w:eastAsia="Times New Roman" w:hAnsi="Book Antiqua" w:cs="Times"/>
          <w:color w:val="000000" w:themeColor="text1"/>
        </w:rPr>
        <w:t xml:space="preserve">hepatitis C virus </w:t>
      </w:r>
      <w:r w:rsidR="00BF1EA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(</w:t>
      </w:r>
      <w:r w:rsidR="00BF1EAB" w:rsidRPr="0046762C">
        <w:rPr>
          <w:rFonts w:ascii="Book Antiqua" w:eastAsia="Times New Roman" w:hAnsi="Book Antiqua" w:cs="Times"/>
          <w:color w:val="000000" w:themeColor="text1"/>
        </w:rPr>
        <w:t>HCV</w:t>
      </w:r>
      <w:r w:rsidR="00BF1EAB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)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-specific </w:t>
      </w:r>
      <w:r w:rsidR="00F70174" w:rsidRPr="0046762C">
        <w:rPr>
          <w:rFonts w:ascii="Book Antiqua" w:eastAsia="Times New Roman" w:hAnsi="Book Antiqua" w:cs="Times"/>
          <w:color w:val="000000" w:themeColor="text1"/>
        </w:rPr>
        <w:t xml:space="preserve">cytotoxic T lymphocyte </w:t>
      </w:r>
      <w:r w:rsidR="00F70174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(</w:t>
      </w:r>
      <w:r w:rsidRPr="0046762C">
        <w:rPr>
          <w:rFonts w:ascii="Book Antiqua" w:eastAsia="Times New Roman" w:hAnsi="Book Antiqua" w:cs="Times"/>
          <w:color w:val="000000" w:themeColor="text1"/>
        </w:rPr>
        <w:t>CTLs</w:t>
      </w:r>
      <w:r w:rsidR="00F70174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)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directly </w:t>
      </w:r>
      <w:r w:rsidRPr="0046762C">
        <w:rPr>
          <w:rFonts w:ascii="Book Antiqua" w:eastAsia="Times New Roman" w:hAnsi="Book Antiqua" w:cs="Times"/>
          <w:i/>
          <w:color w:val="000000" w:themeColor="text1"/>
        </w:rPr>
        <w:t xml:space="preserve">ex-vivo 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and after specific </w:t>
      </w:r>
      <w:r w:rsidRPr="0046762C">
        <w:rPr>
          <w:rFonts w:ascii="Book Antiqua" w:eastAsia="Times New Roman" w:hAnsi="Book Antiqua" w:cs="Times"/>
          <w:i/>
          <w:color w:val="000000" w:themeColor="text1"/>
        </w:rPr>
        <w:t>in-vitro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challenge, beside</w:t>
      </w:r>
      <w:r w:rsidR="00152204" w:rsidRPr="0046762C">
        <w:rPr>
          <w:rFonts w:ascii="Book Antiqua" w:eastAsia="Times New Roman" w:hAnsi="Book Antiqua" w:cs="Times"/>
          <w:color w:val="000000" w:themeColor="text1"/>
        </w:rPr>
        <w:t>s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the PD-1 phenotype pre- and after treatment. PBL: </w:t>
      </w:r>
      <w:r w:rsidR="0024584D" w:rsidRPr="0046762C">
        <w:rPr>
          <w:rFonts w:ascii="Book Antiqua" w:eastAsia="Times New Roman" w:hAnsi="Book Antiqua" w:cs="Times"/>
          <w:color w:val="000000" w:themeColor="text1"/>
        </w:rPr>
        <w:t xml:space="preserve">Peripheral </w:t>
      </w:r>
      <w:r w:rsidRPr="0046762C">
        <w:rPr>
          <w:rFonts w:ascii="Book Antiqua" w:eastAsia="Times New Roman" w:hAnsi="Book Antiqua" w:cs="Times"/>
          <w:color w:val="000000" w:themeColor="text1"/>
        </w:rPr>
        <w:t>blood lymphocytes</w:t>
      </w:r>
      <w:r w:rsidR="0024584D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MFI: </w:t>
      </w:r>
      <w:r w:rsidR="0024584D" w:rsidRPr="0046762C">
        <w:rPr>
          <w:rFonts w:ascii="Book Antiqua" w:eastAsia="Times New Roman" w:hAnsi="Book Antiqua" w:cs="Times"/>
          <w:color w:val="000000" w:themeColor="text1"/>
        </w:rPr>
        <w:lastRenderedPageBreak/>
        <w:t xml:space="preserve">Mean </w:t>
      </w:r>
      <w:r w:rsidRPr="0046762C">
        <w:rPr>
          <w:rFonts w:ascii="Book Antiqua" w:eastAsia="Times New Roman" w:hAnsi="Book Antiqua" w:cs="Times"/>
          <w:color w:val="000000" w:themeColor="text1"/>
        </w:rPr>
        <w:t>fluorescence intensity</w:t>
      </w:r>
      <w:r w:rsidR="0024584D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proofErr w:type="gramStart"/>
      <w:r w:rsidRPr="0046762C">
        <w:rPr>
          <w:rFonts w:ascii="Book Antiqua" w:eastAsia="Times New Roman" w:hAnsi="Book Antiqua" w:cs="Times"/>
          <w:color w:val="000000" w:themeColor="text1"/>
        </w:rPr>
        <w:t>tx</w:t>
      </w:r>
      <w:proofErr w:type="spellEnd"/>
      <w:proofErr w:type="gramEnd"/>
      <w:r w:rsidRPr="0046762C">
        <w:rPr>
          <w:rFonts w:ascii="Book Antiqua" w:eastAsia="Times New Roman" w:hAnsi="Book Antiqua" w:cs="Times"/>
          <w:color w:val="000000" w:themeColor="text1"/>
        </w:rPr>
        <w:t xml:space="preserve">: </w:t>
      </w:r>
      <w:r w:rsidR="0024584D" w:rsidRPr="0046762C">
        <w:rPr>
          <w:rFonts w:ascii="Book Antiqua" w:eastAsia="Times New Roman" w:hAnsi="Book Antiqua" w:cs="Times"/>
          <w:color w:val="000000" w:themeColor="text1"/>
        </w:rPr>
        <w:t>Treatment</w:t>
      </w:r>
      <w:r w:rsidR="0024584D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N.A: </w:t>
      </w:r>
      <w:r w:rsidR="0024584D" w:rsidRPr="0046762C">
        <w:rPr>
          <w:rFonts w:ascii="Book Antiqua" w:eastAsia="Times New Roman" w:hAnsi="Book Antiqua" w:cs="Times"/>
          <w:color w:val="000000" w:themeColor="text1"/>
        </w:rPr>
        <w:t xml:space="preserve">Not </w:t>
      </w:r>
      <w:r w:rsidRPr="0046762C">
        <w:rPr>
          <w:rFonts w:ascii="Book Antiqua" w:eastAsia="Times New Roman" w:hAnsi="Book Antiqua" w:cs="Times"/>
          <w:color w:val="000000" w:themeColor="text1"/>
        </w:rPr>
        <w:t>available</w:t>
      </w:r>
      <w:r w:rsidR="0024584D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PentNS3</w:t>
      </w:r>
      <w:r w:rsidRPr="0046762C">
        <w:rPr>
          <w:rFonts w:ascii="Book Antiqua" w:eastAsia="Times New Roman" w:hAnsi="Book Antiqua" w:cs="Times"/>
          <w:color w:val="000000" w:themeColor="text1"/>
          <w:vertAlign w:val="subscript"/>
        </w:rPr>
        <w:t>1406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: </w:t>
      </w:r>
      <w:proofErr w:type="spellStart"/>
      <w:r w:rsidR="0024584D" w:rsidRPr="0046762C">
        <w:rPr>
          <w:rFonts w:ascii="Book Antiqua" w:eastAsia="Times New Roman" w:hAnsi="Book Antiqua" w:cs="Times"/>
          <w:color w:val="000000" w:themeColor="text1"/>
        </w:rPr>
        <w:t>Multimeric</w:t>
      </w:r>
      <w:proofErr w:type="spellEnd"/>
      <w:r w:rsidR="0024584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color w:val="000000" w:themeColor="text1"/>
        </w:rPr>
        <w:t>complexes HLA-A2/NS3</w:t>
      </w:r>
      <w:r w:rsidRPr="0046762C">
        <w:rPr>
          <w:rFonts w:ascii="Book Antiqua" w:eastAsia="Times New Roman" w:hAnsi="Book Antiqua" w:cs="Times"/>
          <w:color w:val="000000" w:themeColor="text1"/>
          <w:vertAlign w:val="subscript"/>
        </w:rPr>
        <w:t>1406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Pr="0046762C">
        <w:rPr>
          <w:rFonts w:ascii="Book Antiqua" w:eastAsia="Times New Roman" w:hAnsi="Book Antiqua" w:cs="Times"/>
          <w:color w:val="000000" w:themeColor="text1"/>
        </w:rPr>
        <w:t>phycoerithryn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 xml:space="preserve"> labelled</w:t>
      </w:r>
      <w:r w:rsidR="0024584D" w:rsidRPr="0046762C">
        <w:rPr>
          <w:rFonts w:ascii="Book Antiqua" w:eastAsiaTheme="minorEastAsia" w:hAnsi="Book Antiqua" w:cs="Times" w:hint="eastAsia"/>
          <w:color w:val="000000" w:themeColor="text1"/>
          <w:lang w:eastAsia="zh-CN"/>
        </w:rPr>
        <w:t>;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PentNS3</w:t>
      </w:r>
      <w:r w:rsidRPr="0046762C">
        <w:rPr>
          <w:rFonts w:ascii="Book Antiqua" w:eastAsia="Times New Roman" w:hAnsi="Book Antiqua" w:cs="Times"/>
          <w:color w:val="000000" w:themeColor="text1"/>
          <w:vertAlign w:val="subscript"/>
        </w:rPr>
        <w:t>1073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: </w:t>
      </w:r>
      <w:proofErr w:type="spellStart"/>
      <w:r w:rsidR="0024584D" w:rsidRPr="0046762C">
        <w:rPr>
          <w:rFonts w:ascii="Book Antiqua" w:eastAsia="Times New Roman" w:hAnsi="Book Antiqua" w:cs="Times"/>
          <w:color w:val="000000" w:themeColor="text1"/>
        </w:rPr>
        <w:t>Multimeric</w:t>
      </w:r>
      <w:proofErr w:type="spellEnd"/>
      <w:r w:rsidR="0024584D"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r w:rsidRPr="0046762C">
        <w:rPr>
          <w:rFonts w:ascii="Book Antiqua" w:eastAsia="Times New Roman" w:hAnsi="Book Antiqua" w:cs="Times"/>
          <w:color w:val="000000" w:themeColor="text1"/>
        </w:rPr>
        <w:t>complexes HLA-A2/NS3</w:t>
      </w:r>
      <w:r w:rsidRPr="0046762C">
        <w:rPr>
          <w:rFonts w:ascii="Book Antiqua" w:eastAsia="Times New Roman" w:hAnsi="Book Antiqua" w:cs="Times"/>
          <w:color w:val="000000" w:themeColor="text1"/>
          <w:vertAlign w:val="subscript"/>
        </w:rPr>
        <w:t>1073</w:t>
      </w:r>
      <w:r w:rsidRPr="0046762C">
        <w:rPr>
          <w:rFonts w:ascii="Book Antiqua" w:eastAsia="Times New Roman" w:hAnsi="Book Antiqua" w:cs="Times"/>
          <w:color w:val="000000" w:themeColor="text1"/>
        </w:rPr>
        <w:t xml:space="preserve"> </w:t>
      </w:r>
      <w:proofErr w:type="spellStart"/>
      <w:r w:rsidRPr="0046762C">
        <w:rPr>
          <w:rFonts w:ascii="Book Antiqua" w:eastAsia="Times New Roman" w:hAnsi="Book Antiqua" w:cs="Times"/>
          <w:color w:val="000000" w:themeColor="text1"/>
        </w:rPr>
        <w:t>phycoerithryn</w:t>
      </w:r>
      <w:proofErr w:type="spellEnd"/>
      <w:r w:rsidRPr="0046762C">
        <w:rPr>
          <w:rFonts w:ascii="Book Antiqua" w:eastAsia="Times New Roman" w:hAnsi="Book Antiqua" w:cs="Times"/>
          <w:color w:val="000000" w:themeColor="text1"/>
        </w:rPr>
        <w:t xml:space="preserve"> labelled.</w:t>
      </w:r>
    </w:p>
    <w:p w14:paraId="160741D2" w14:textId="77777777" w:rsidR="000C795A" w:rsidRPr="0046762C" w:rsidRDefault="000C795A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</w:p>
    <w:p w14:paraId="614D77B3" w14:textId="77777777" w:rsidR="00D92BE4" w:rsidRPr="0046762C" w:rsidRDefault="00D92BE4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  <w:sectPr w:rsidR="00D92BE4" w:rsidRPr="0046762C" w:rsidSect="00596CF7">
          <w:headerReference w:type="even" r:id="rId12"/>
          <w:headerReference w:type="default" r:id="rId13"/>
          <w:pgSz w:w="11906" w:h="16838"/>
          <w:pgMar w:top="1440" w:right="1800" w:bottom="1440" w:left="1800" w:header="720" w:footer="720" w:gutter="0"/>
          <w:cols w:space="720"/>
          <w:docGrid w:linePitch="240" w:charSpace="32768"/>
        </w:sectPr>
      </w:pPr>
    </w:p>
    <w:p w14:paraId="73F5F640" w14:textId="21F7EA9E" w:rsidR="00322C0F" w:rsidRPr="0046762C" w:rsidRDefault="00660EE4" w:rsidP="007B1154">
      <w:pPr>
        <w:suppressAutoHyphens w:val="0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Bidi"/>
          <w:b/>
          <w:color w:val="000000" w:themeColor="text1"/>
          <w:kern w:val="0"/>
          <w:lang w:eastAsia="zh-CN"/>
        </w:rPr>
      </w:pPr>
      <w:r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lastRenderedPageBreak/>
        <w:t>Table 1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 Summary of published works about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hepatitis C virus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-specific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cytotoxic T lymphocyte</w:t>
      </w:r>
      <w:r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 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>during anti-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hepatitis C virus</w:t>
      </w:r>
      <w:r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 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treatment pointing-out the data in favor and against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hepatitis C virus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-specific </w:t>
      </w:r>
      <w:r w:rsidRPr="0046762C">
        <w:rPr>
          <w:rFonts w:ascii="Book Antiqua" w:eastAsia="Times New Roman" w:hAnsi="Book Antiqua" w:cs="Times"/>
          <w:b/>
          <w:color w:val="000000" w:themeColor="text1"/>
        </w:rPr>
        <w:t>cytotoxic T lymphocyte</w:t>
      </w:r>
      <w:r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 xml:space="preserve"> </w:t>
      </w:r>
      <w:r w:rsidR="00322C0F"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>response restoration e</w:t>
      </w:r>
      <w:r w:rsidRPr="0046762C">
        <w:rPr>
          <w:rFonts w:ascii="Book Antiqua" w:eastAsiaTheme="minorHAnsi" w:hAnsi="Book Antiqua" w:cstheme="minorBidi"/>
          <w:b/>
          <w:color w:val="000000" w:themeColor="text1"/>
          <w:kern w:val="0"/>
          <w:lang w:eastAsia="en-US"/>
        </w:rPr>
        <w:t>ither during or after treatment</w:t>
      </w:r>
    </w:p>
    <w:tbl>
      <w:tblPr>
        <w:tblStyle w:val="10"/>
        <w:tblW w:w="14034" w:type="dxa"/>
        <w:tblLook w:val="04A0" w:firstRow="1" w:lastRow="0" w:firstColumn="1" w:lastColumn="0" w:noHBand="0" w:noVBand="1"/>
      </w:tblPr>
      <w:tblGrid>
        <w:gridCol w:w="2127"/>
        <w:gridCol w:w="710"/>
        <w:gridCol w:w="1562"/>
        <w:gridCol w:w="1200"/>
        <w:gridCol w:w="1860"/>
        <w:gridCol w:w="3174"/>
        <w:gridCol w:w="3402"/>
      </w:tblGrid>
      <w:tr w:rsidR="00322C0F" w:rsidRPr="0046762C" w14:paraId="1E9A6F46" w14:textId="77777777" w:rsidTr="006645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tcW w:w="2127" w:type="dxa"/>
            <w:noWrap/>
            <w:hideMark/>
          </w:tcPr>
          <w:p w14:paraId="3DF4E87D" w14:textId="765E0B43" w:rsidR="00322C0F" w:rsidRPr="0046762C" w:rsidRDefault="00660EE4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EastAsia" w:hAnsi="Book Antiqua" w:cstheme="minorBidi"/>
                <w:b/>
                <w:bCs/>
                <w:color w:val="000000" w:themeColor="text1"/>
                <w:kern w:val="0"/>
                <w:lang w:eastAsia="zh-CN"/>
              </w:rPr>
            </w:pPr>
            <w:r w:rsidRPr="0046762C">
              <w:rPr>
                <w:rFonts w:ascii="Book Antiqua" w:eastAsiaTheme="minorEastAsia" w:hAnsi="Book Antiqua" w:cstheme="minorBidi" w:hint="eastAsia"/>
                <w:b/>
                <w:bCs/>
                <w:color w:val="000000" w:themeColor="text1"/>
                <w:kern w:val="0"/>
                <w:lang w:eastAsia="zh-CN"/>
              </w:rPr>
              <w:t>Ref.</w:t>
            </w:r>
          </w:p>
        </w:tc>
        <w:tc>
          <w:tcPr>
            <w:tcW w:w="709" w:type="dxa"/>
            <w:noWrap/>
            <w:hideMark/>
          </w:tcPr>
          <w:p w14:paraId="7787EB55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Year</w:t>
            </w:r>
          </w:p>
        </w:tc>
        <w:tc>
          <w:tcPr>
            <w:tcW w:w="1562" w:type="dxa"/>
            <w:noWrap/>
            <w:hideMark/>
          </w:tcPr>
          <w:p w14:paraId="345C199C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Treatment</w:t>
            </w:r>
          </w:p>
        </w:tc>
        <w:tc>
          <w:tcPr>
            <w:tcW w:w="1200" w:type="dxa"/>
            <w:noWrap/>
            <w:hideMark/>
          </w:tcPr>
          <w:p w14:paraId="4C4F47B8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Samples</w:t>
            </w:r>
          </w:p>
        </w:tc>
        <w:tc>
          <w:tcPr>
            <w:tcW w:w="1860" w:type="dxa"/>
            <w:noWrap/>
            <w:hideMark/>
          </w:tcPr>
          <w:p w14:paraId="187F33B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CTL visualization</w:t>
            </w:r>
          </w:p>
        </w:tc>
        <w:tc>
          <w:tcPr>
            <w:tcW w:w="3174" w:type="dxa"/>
            <w:noWrap/>
            <w:hideMark/>
          </w:tcPr>
          <w:p w14:paraId="62EFAD19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In favor</w:t>
            </w:r>
          </w:p>
        </w:tc>
        <w:tc>
          <w:tcPr>
            <w:tcW w:w="3402" w:type="dxa"/>
            <w:noWrap/>
            <w:hideMark/>
          </w:tcPr>
          <w:p w14:paraId="1FD08C13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b/>
                <w:bCs/>
                <w:color w:val="000000" w:themeColor="text1"/>
                <w:kern w:val="0"/>
                <w:lang w:eastAsia="en-US"/>
              </w:rPr>
              <w:t>Against</w:t>
            </w:r>
          </w:p>
        </w:tc>
      </w:tr>
      <w:tr w:rsidR="00322C0F" w:rsidRPr="0046762C" w14:paraId="1BE0AA9D" w14:textId="77777777" w:rsidTr="00664564">
        <w:trPr>
          <w:trHeight w:val="615"/>
        </w:trPr>
        <w:tc>
          <w:tcPr>
            <w:tcW w:w="2127" w:type="dxa"/>
            <w:hideMark/>
          </w:tcPr>
          <w:p w14:paraId="25AB9704" w14:textId="5204840D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Martin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89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42CD2BFA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14</w:t>
            </w:r>
          </w:p>
        </w:tc>
        <w:tc>
          <w:tcPr>
            <w:tcW w:w="1562" w:type="dxa"/>
            <w:hideMark/>
          </w:tcPr>
          <w:p w14:paraId="541CE026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DAA</w:t>
            </w:r>
          </w:p>
        </w:tc>
        <w:tc>
          <w:tcPr>
            <w:tcW w:w="1200" w:type="dxa"/>
            <w:hideMark/>
          </w:tcPr>
          <w:p w14:paraId="72CFF2D6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2EA3DE33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etramer staining</w:t>
            </w:r>
          </w:p>
        </w:tc>
        <w:tc>
          <w:tcPr>
            <w:tcW w:w="3174" w:type="dxa"/>
            <w:hideMark/>
          </w:tcPr>
          <w:p w14:paraId="5F901814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Restoration of HCV-specific CTL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response during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treatment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in SVR cases</w:t>
            </w:r>
          </w:p>
        </w:tc>
        <w:tc>
          <w:tcPr>
            <w:tcW w:w="3402" w:type="dxa"/>
            <w:hideMark/>
          </w:tcPr>
          <w:p w14:paraId="35F89108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</w:tr>
      <w:tr w:rsidR="00322C0F" w:rsidRPr="0046762C" w14:paraId="4FF49CB8" w14:textId="77777777" w:rsidTr="00664564">
        <w:trPr>
          <w:trHeight w:val="1125"/>
        </w:trPr>
        <w:tc>
          <w:tcPr>
            <w:tcW w:w="2127" w:type="dxa"/>
            <w:hideMark/>
          </w:tcPr>
          <w:p w14:paraId="14FE002F" w14:textId="59B01BA3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Larrubia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60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6F59D8EC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13</w:t>
            </w:r>
          </w:p>
        </w:tc>
        <w:tc>
          <w:tcPr>
            <w:tcW w:w="1562" w:type="dxa"/>
            <w:hideMark/>
          </w:tcPr>
          <w:p w14:paraId="64E3CB5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11FDDC3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esh PBMC</w:t>
            </w:r>
          </w:p>
        </w:tc>
        <w:tc>
          <w:tcPr>
            <w:tcW w:w="1860" w:type="dxa"/>
            <w:hideMark/>
          </w:tcPr>
          <w:p w14:paraId="52F72378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ntamer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staining</w:t>
            </w:r>
          </w:p>
        </w:tc>
        <w:tc>
          <w:tcPr>
            <w:tcW w:w="3174" w:type="dxa"/>
            <w:hideMark/>
          </w:tcPr>
          <w:p w14:paraId="6E18907A" w14:textId="77777777" w:rsidR="003B4F33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HCV-CTLs detection at week12 of treatment correla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tes with infection resolution </w:t>
            </w:r>
          </w:p>
          <w:p w14:paraId="3F6B8903" w14:textId="77777777" w:rsidR="00322C0F" w:rsidRPr="0046762C" w:rsidRDefault="003B4F33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Detection of PD-1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>low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HCV-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specific 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TLs after treatment correlates with SVR</w:t>
            </w:r>
          </w:p>
        </w:tc>
        <w:tc>
          <w:tcPr>
            <w:tcW w:w="3402" w:type="dxa"/>
            <w:hideMark/>
          </w:tcPr>
          <w:p w14:paraId="1B741920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</w:tr>
      <w:tr w:rsidR="007B1154" w:rsidRPr="0046762C" w14:paraId="28971387" w14:textId="77777777" w:rsidTr="00664564">
        <w:trPr>
          <w:trHeight w:val="1125"/>
        </w:trPr>
        <w:tc>
          <w:tcPr>
            <w:tcW w:w="2127" w:type="dxa"/>
            <w:hideMark/>
          </w:tcPr>
          <w:p w14:paraId="762D0C3E" w14:textId="169C8EA3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 xml:space="preserve">Humphreys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82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393B98B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12</w:t>
            </w:r>
          </w:p>
        </w:tc>
        <w:tc>
          <w:tcPr>
            <w:tcW w:w="1562" w:type="dxa"/>
            <w:hideMark/>
          </w:tcPr>
          <w:p w14:paraId="3E5E776D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49186D5C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49283751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γ-IFN ELISPOT assay</w:t>
            </w:r>
          </w:p>
        </w:tc>
        <w:tc>
          <w:tcPr>
            <w:tcW w:w="3174" w:type="dxa"/>
            <w:hideMark/>
          </w:tcPr>
          <w:p w14:paraId="26DEF08D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  <w:tc>
          <w:tcPr>
            <w:tcW w:w="3402" w:type="dxa"/>
            <w:hideMark/>
          </w:tcPr>
          <w:p w14:paraId="51BF07B2" w14:textId="77777777" w:rsidR="00322C0F" w:rsidRPr="0046762C" w:rsidRDefault="003B4F33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reatment induced g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enotype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-3a viral clearance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is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not associated with an enhancement of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antiviral T cell response</w:t>
            </w:r>
          </w:p>
        </w:tc>
      </w:tr>
      <w:tr w:rsidR="00322C0F" w:rsidRPr="0046762C" w14:paraId="3C6402AB" w14:textId="77777777" w:rsidTr="00664564">
        <w:trPr>
          <w:trHeight w:val="1020"/>
        </w:trPr>
        <w:tc>
          <w:tcPr>
            <w:tcW w:w="2127" w:type="dxa"/>
            <w:hideMark/>
          </w:tcPr>
          <w:p w14:paraId="46D4F00B" w14:textId="43CEE2D5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atsumi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8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7209B334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11</w:t>
            </w:r>
          </w:p>
        </w:tc>
        <w:tc>
          <w:tcPr>
            <w:tcW w:w="1562" w:type="dxa"/>
            <w:hideMark/>
          </w:tcPr>
          <w:p w14:paraId="792CD09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474B370D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esh PBMC</w:t>
            </w:r>
          </w:p>
        </w:tc>
        <w:tc>
          <w:tcPr>
            <w:tcW w:w="1860" w:type="dxa"/>
            <w:hideMark/>
          </w:tcPr>
          <w:p w14:paraId="2B8BD3DA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γ-IFN ELISPOT assay</w:t>
            </w:r>
          </w:p>
        </w:tc>
        <w:tc>
          <w:tcPr>
            <w:tcW w:w="3174" w:type="dxa"/>
            <w:hideMark/>
          </w:tcPr>
          <w:p w14:paraId="2E4B1BC7" w14:textId="7D2BF13B" w:rsidR="00322C0F" w:rsidRPr="0046762C" w:rsidRDefault="003B4F33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HCV-specific CTL frequency increase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bet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ween base-line and treatment 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we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ek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lang w:eastAsia="zh-CN"/>
              </w:rPr>
              <w:t xml:space="preserve">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4 was observed in SVR</w:t>
            </w:r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but not in non SVR patients</w:t>
            </w:r>
          </w:p>
        </w:tc>
        <w:tc>
          <w:tcPr>
            <w:tcW w:w="3402" w:type="dxa"/>
            <w:hideMark/>
          </w:tcPr>
          <w:p w14:paraId="12756302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</w:tr>
      <w:tr w:rsidR="007B1154" w:rsidRPr="0046762C" w14:paraId="7C5CDD15" w14:textId="77777777" w:rsidTr="00664564">
        <w:trPr>
          <w:trHeight w:val="510"/>
        </w:trPr>
        <w:tc>
          <w:tcPr>
            <w:tcW w:w="2127" w:type="dxa"/>
            <w:hideMark/>
          </w:tcPr>
          <w:p w14:paraId="63C723C6" w14:textId="38647311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Barnes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83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69B451F9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9</w:t>
            </w:r>
          </w:p>
        </w:tc>
        <w:tc>
          <w:tcPr>
            <w:tcW w:w="1562" w:type="dxa"/>
            <w:hideMark/>
          </w:tcPr>
          <w:p w14:paraId="45B99EA4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7D07C39B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2DE7FCD5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γ-IFN and IL-2 ELISPOT assay</w:t>
            </w:r>
          </w:p>
        </w:tc>
        <w:tc>
          <w:tcPr>
            <w:tcW w:w="3174" w:type="dxa"/>
            <w:hideMark/>
          </w:tcPr>
          <w:p w14:paraId="37DB4408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  <w:tc>
          <w:tcPr>
            <w:tcW w:w="3402" w:type="dxa"/>
            <w:hideMark/>
          </w:tcPr>
          <w:p w14:paraId="71CDB9C6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Not enhanced specific T cell response during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high dose </w:t>
            </w:r>
            <w:proofErr w:type="spellStart"/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FNa</w:t>
            </w:r>
            <w:proofErr w:type="spellEnd"/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therapy was reported</w:t>
            </w:r>
          </w:p>
        </w:tc>
      </w:tr>
      <w:tr w:rsidR="00322C0F" w:rsidRPr="0046762C" w14:paraId="7EC283BA" w14:textId="77777777" w:rsidTr="00664564">
        <w:trPr>
          <w:trHeight w:val="1785"/>
        </w:trPr>
        <w:tc>
          <w:tcPr>
            <w:tcW w:w="2127" w:type="dxa"/>
            <w:hideMark/>
          </w:tcPr>
          <w:p w14:paraId="119A6E16" w14:textId="75D3C105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Caetano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7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vertAlign w:val="superscript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6C7DF46B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8</w:t>
            </w:r>
          </w:p>
        </w:tc>
        <w:tc>
          <w:tcPr>
            <w:tcW w:w="1562" w:type="dxa"/>
            <w:hideMark/>
          </w:tcPr>
          <w:p w14:paraId="37169014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77A2159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esh PBMC</w:t>
            </w:r>
          </w:p>
        </w:tc>
        <w:tc>
          <w:tcPr>
            <w:tcW w:w="1860" w:type="dxa"/>
            <w:hideMark/>
          </w:tcPr>
          <w:p w14:paraId="2024641C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ntamer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staining</w:t>
            </w:r>
          </w:p>
        </w:tc>
        <w:tc>
          <w:tcPr>
            <w:tcW w:w="3174" w:type="dxa"/>
            <w:hideMark/>
          </w:tcPr>
          <w:p w14:paraId="2F2136A7" w14:textId="681B08D8" w:rsidR="003B4F33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hronically infected patients who responded to tr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eatment showed a higher HCV-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specific 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TL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 xml:space="preserve">frequency than non-responders </w:t>
            </w:r>
            <w:r w:rsidR="00664564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during and post-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reatment</w:t>
            </w:r>
            <w:r w:rsidR="007D4BDD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  <w:p w14:paraId="283A6C27" w14:textId="77777777" w:rsidR="00322C0F" w:rsidRPr="0046762C" w:rsidRDefault="00664564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erminally differentiated effector cells increased more rapidly in responders, and their frequency was always higher than in non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-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responder patients </w:t>
            </w:r>
          </w:p>
        </w:tc>
        <w:tc>
          <w:tcPr>
            <w:tcW w:w="3402" w:type="dxa"/>
            <w:hideMark/>
          </w:tcPr>
          <w:p w14:paraId="6453D295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> </w:t>
            </w:r>
          </w:p>
        </w:tc>
      </w:tr>
      <w:tr w:rsidR="00322C0F" w:rsidRPr="0046762C" w14:paraId="64DA05AD" w14:textId="77777777" w:rsidTr="00664564">
        <w:trPr>
          <w:trHeight w:val="510"/>
        </w:trPr>
        <w:tc>
          <w:tcPr>
            <w:tcW w:w="2127" w:type="dxa"/>
            <w:hideMark/>
          </w:tcPr>
          <w:p w14:paraId="07448277" w14:textId="4DE7CD02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 xml:space="preserve">Golden-Mason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85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6A4DC780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8</w:t>
            </w:r>
          </w:p>
        </w:tc>
        <w:tc>
          <w:tcPr>
            <w:tcW w:w="1562" w:type="dxa"/>
            <w:hideMark/>
          </w:tcPr>
          <w:p w14:paraId="44EB6326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154786FE" w14:textId="77777777" w:rsidR="00322C0F" w:rsidRPr="0046762C" w:rsidRDefault="00664564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BMC</w:t>
            </w:r>
          </w:p>
        </w:tc>
        <w:tc>
          <w:tcPr>
            <w:tcW w:w="1860" w:type="dxa"/>
            <w:hideMark/>
          </w:tcPr>
          <w:p w14:paraId="74127E1C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ntamer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staining</w:t>
            </w:r>
          </w:p>
        </w:tc>
        <w:tc>
          <w:tcPr>
            <w:tcW w:w="3174" w:type="dxa"/>
            <w:hideMark/>
          </w:tcPr>
          <w:p w14:paraId="047CEF16" w14:textId="77777777" w:rsidR="00322C0F" w:rsidRPr="0046762C" w:rsidRDefault="00826981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atients with sustained viral</w:t>
            </w:r>
            <w:r w:rsidR="00664564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response showed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a decrease</w:t>
            </w:r>
            <w:r w:rsidR="00664564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in PD-1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expression </w:t>
            </w:r>
            <w:r w:rsidR="00664564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on HCV-specific CTLs after therapy completion</w:t>
            </w:r>
          </w:p>
        </w:tc>
        <w:tc>
          <w:tcPr>
            <w:tcW w:w="3402" w:type="dxa"/>
            <w:hideMark/>
          </w:tcPr>
          <w:p w14:paraId="47ECDCA8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</w:tr>
      <w:tr w:rsidR="00322C0F" w:rsidRPr="0046762C" w14:paraId="1A435A13" w14:textId="77777777" w:rsidTr="00664564">
        <w:trPr>
          <w:trHeight w:val="765"/>
        </w:trPr>
        <w:tc>
          <w:tcPr>
            <w:tcW w:w="2127" w:type="dxa"/>
            <w:hideMark/>
          </w:tcPr>
          <w:p w14:paraId="1B18A63A" w14:textId="242B20BC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Badr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3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1BADB386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8</w:t>
            </w:r>
          </w:p>
        </w:tc>
        <w:tc>
          <w:tcPr>
            <w:tcW w:w="1562" w:type="dxa"/>
            <w:hideMark/>
          </w:tcPr>
          <w:p w14:paraId="71CCD4D9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</w:t>
            </w:r>
          </w:p>
        </w:tc>
        <w:tc>
          <w:tcPr>
            <w:tcW w:w="1200" w:type="dxa"/>
            <w:hideMark/>
          </w:tcPr>
          <w:p w14:paraId="5A0E7960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78532B1E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Tetramer staining</w:t>
            </w:r>
          </w:p>
        </w:tc>
        <w:tc>
          <w:tcPr>
            <w:tcW w:w="3174" w:type="dxa"/>
            <w:hideMark/>
          </w:tcPr>
          <w:p w14:paraId="29AA1689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Early therapeutic intervention during the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>acute phase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of HCV infection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reconstituted a long-lived </w:t>
            </w: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olyfunctional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memory T cell response</w:t>
            </w:r>
          </w:p>
        </w:tc>
        <w:tc>
          <w:tcPr>
            <w:tcW w:w="3402" w:type="dxa"/>
            <w:hideMark/>
          </w:tcPr>
          <w:p w14:paraId="7D2F4A53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> </w:t>
            </w:r>
          </w:p>
        </w:tc>
      </w:tr>
      <w:tr w:rsidR="007B1154" w:rsidRPr="0046762C" w14:paraId="4A0126AD" w14:textId="77777777" w:rsidTr="00664564">
        <w:trPr>
          <w:trHeight w:val="765"/>
        </w:trPr>
        <w:tc>
          <w:tcPr>
            <w:tcW w:w="2127" w:type="dxa"/>
            <w:hideMark/>
          </w:tcPr>
          <w:p w14:paraId="24E35190" w14:textId="2B7C0859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 xml:space="preserve">Pilli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81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3FBCBFCE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7</w:t>
            </w:r>
          </w:p>
        </w:tc>
        <w:tc>
          <w:tcPr>
            <w:tcW w:w="1562" w:type="dxa"/>
            <w:hideMark/>
          </w:tcPr>
          <w:p w14:paraId="4717080B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PEG-IFN/RBV</w:t>
            </w:r>
          </w:p>
        </w:tc>
        <w:tc>
          <w:tcPr>
            <w:tcW w:w="1200" w:type="dxa"/>
            <w:hideMark/>
          </w:tcPr>
          <w:p w14:paraId="599C6F6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616AA15A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γIFN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ELISPOT assay and tetramer staining</w:t>
            </w:r>
          </w:p>
        </w:tc>
        <w:tc>
          <w:tcPr>
            <w:tcW w:w="3174" w:type="dxa"/>
            <w:hideMark/>
          </w:tcPr>
          <w:p w14:paraId="52BCD8DA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  <w:tc>
          <w:tcPr>
            <w:tcW w:w="3402" w:type="dxa"/>
            <w:hideMark/>
          </w:tcPr>
          <w:p w14:paraId="31D81743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No signific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ant correlation between HCV-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specific 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TL kinetics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and viral decay</w:t>
            </w:r>
            <w:r w:rsidR="003B4F33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during treatment</w:t>
            </w:r>
          </w:p>
        </w:tc>
      </w:tr>
      <w:tr w:rsidR="00322C0F" w:rsidRPr="0046762C" w14:paraId="707C8834" w14:textId="77777777" w:rsidTr="00664564">
        <w:trPr>
          <w:trHeight w:val="715"/>
        </w:trPr>
        <w:tc>
          <w:tcPr>
            <w:tcW w:w="2127" w:type="dxa"/>
            <w:hideMark/>
          </w:tcPr>
          <w:p w14:paraId="2935A3AD" w14:textId="00BFB2AD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Morishima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5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09D4DBB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3</w:t>
            </w:r>
          </w:p>
        </w:tc>
        <w:tc>
          <w:tcPr>
            <w:tcW w:w="1562" w:type="dxa"/>
            <w:hideMark/>
          </w:tcPr>
          <w:p w14:paraId="45FEF532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FN/RBV</w:t>
            </w:r>
          </w:p>
        </w:tc>
        <w:tc>
          <w:tcPr>
            <w:tcW w:w="1200" w:type="dxa"/>
            <w:hideMark/>
          </w:tcPr>
          <w:p w14:paraId="61114B9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esh PBMC</w:t>
            </w:r>
          </w:p>
        </w:tc>
        <w:tc>
          <w:tcPr>
            <w:tcW w:w="1860" w:type="dxa"/>
            <w:hideMark/>
          </w:tcPr>
          <w:p w14:paraId="6F8DC42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hromium-51 release assay</w:t>
            </w:r>
          </w:p>
        </w:tc>
        <w:tc>
          <w:tcPr>
            <w:tcW w:w="3174" w:type="dxa"/>
            <w:hideMark/>
          </w:tcPr>
          <w:p w14:paraId="2CAC213B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Subjects who had completed the treatment and had undetectable HCV RNA levels after therapy had </w:t>
            </w:r>
            <w:r w:rsidR="00C839AD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a detectable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HCV-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specific 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TL</w:t>
            </w:r>
            <w:r w:rsidR="00C839AD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response more frequently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than those who were </w:t>
            </w: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vir</w:t>
            </w:r>
            <w:r w:rsidR="00826981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a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emic</w:t>
            </w:r>
            <w:proofErr w:type="spellEnd"/>
          </w:p>
        </w:tc>
        <w:tc>
          <w:tcPr>
            <w:tcW w:w="3402" w:type="dxa"/>
            <w:hideMark/>
          </w:tcPr>
          <w:p w14:paraId="6283AC79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</w:tr>
      <w:tr w:rsidR="00322C0F" w:rsidRPr="0046762C" w14:paraId="2645EB83" w14:textId="77777777" w:rsidTr="00664564">
        <w:trPr>
          <w:trHeight w:val="510"/>
        </w:trPr>
        <w:tc>
          <w:tcPr>
            <w:tcW w:w="2127" w:type="dxa"/>
            <w:hideMark/>
          </w:tcPr>
          <w:p w14:paraId="74822275" w14:textId="1D16579D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Vertuani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6]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</w:p>
        </w:tc>
        <w:tc>
          <w:tcPr>
            <w:tcW w:w="709" w:type="dxa"/>
            <w:hideMark/>
          </w:tcPr>
          <w:p w14:paraId="3F70CE2D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2</w:t>
            </w:r>
          </w:p>
        </w:tc>
        <w:tc>
          <w:tcPr>
            <w:tcW w:w="1562" w:type="dxa"/>
            <w:hideMark/>
          </w:tcPr>
          <w:p w14:paraId="65A26EEF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FN</w:t>
            </w:r>
          </w:p>
        </w:tc>
        <w:tc>
          <w:tcPr>
            <w:tcW w:w="1200" w:type="dxa"/>
            <w:hideMark/>
          </w:tcPr>
          <w:p w14:paraId="2386B7D1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esh PBMC</w:t>
            </w:r>
          </w:p>
        </w:tc>
        <w:tc>
          <w:tcPr>
            <w:tcW w:w="1860" w:type="dxa"/>
            <w:hideMark/>
          </w:tcPr>
          <w:p w14:paraId="0246A379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Chromium-51 release assay</w:t>
            </w:r>
          </w:p>
        </w:tc>
        <w:tc>
          <w:tcPr>
            <w:tcW w:w="3174" w:type="dxa"/>
            <w:hideMark/>
          </w:tcPr>
          <w:p w14:paraId="6AFA0490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ncrease in the intensity of HCV epitope recognition</w:t>
            </w:r>
            <w:r w:rsidR="00FC4E8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</w:t>
            </w:r>
            <w:r w:rsidR="00FC4E8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>by HCV-specific CTL</w:t>
            </w: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after 1 to 5 m of treatment</w:t>
            </w:r>
          </w:p>
        </w:tc>
        <w:tc>
          <w:tcPr>
            <w:tcW w:w="3402" w:type="dxa"/>
            <w:hideMark/>
          </w:tcPr>
          <w:p w14:paraId="148DFD95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> </w:t>
            </w:r>
          </w:p>
        </w:tc>
      </w:tr>
      <w:tr w:rsidR="007B1154" w:rsidRPr="0046762C" w14:paraId="788C23DA" w14:textId="77777777" w:rsidTr="00664564">
        <w:trPr>
          <w:trHeight w:val="510"/>
        </w:trPr>
        <w:tc>
          <w:tcPr>
            <w:tcW w:w="2127" w:type="dxa"/>
            <w:hideMark/>
          </w:tcPr>
          <w:p w14:paraId="6368C4C6" w14:textId="031F3FC4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EastAsia" w:hAnsi="Book Antiqua" w:cstheme="minorBidi"/>
                <w:color w:val="000000" w:themeColor="text1"/>
                <w:kern w:val="0"/>
                <w:lang w:eastAsia="zh-CN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lastRenderedPageBreak/>
              <w:t xml:space="preserve">Barnes </w:t>
            </w:r>
            <w:r w:rsidR="00660EE4" w:rsidRPr="0046762C">
              <w:rPr>
                <w:rFonts w:ascii="Book Antiqua" w:eastAsiaTheme="minorEastAsia" w:hAnsi="Book Antiqua" w:cstheme="minorBidi" w:hint="eastAsia"/>
                <w:i/>
                <w:color w:val="000000" w:themeColor="text1"/>
                <w:kern w:val="0"/>
                <w:lang w:eastAsia="zh-CN"/>
              </w:rPr>
              <w:t>et al</w:t>
            </w:r>
            <w:r w:rsidR="00660EE4" w:rsidRPr="0046762C">
              <w:rPr>
                <w:rFonts w:ascii="Book Antiqua" w:eastAsiaTheme="minorEastAsia" w:hAnsi="Book Antiqua" w:cstheme="minorBidi" w:hint="eastAsia"/>
                <w:color w:val="000000" w:themeColor="text1"/>
                <w:kern w:val="0"/>
                <w:vertAlign w:val="superscript"/>
                <w:lang w:eastAsia="zh-CN"/>
              </w:rPr>
              <w:t>[79]</w:t>
            </w:r>
          </w:p>
        </w:tc>
        <w:tc>
          <w:tcPr>
            <w:tcW w:w="709" w:type="dxa"/>
            <w:hideMark/>
          </w:tcPr>
          <w:p w14:paraId="4551C502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2002</w:t>
            </w:r>
          </w:p>
        </w:tc>
        <w:tc>
          <w:tcPr>
            <w:tcW w:w="1562" w:type="dxa"/>
            <w:hideMark/>
          </w:tcPr>
          <w:p w14:paraId="6CFFB8D6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FN/RBV</w:t>
            </w:r>
          </w:p>
        </w:tc>
        <w:tc>
          <w:tcPr>
            <w:tcW w:w="1200" w:type="dxa"/>
            <w:hideMark/>
          </w:tcPr>
          <w:p w14:paraId="2962E527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Frozen PBMC</w:t>
            </w:r>
          </w:p>
        </w:tc>
        <w:tc>
          <w:tcPr>
            <w:tcW w:w="1860" w:type="dxa"/>
            <w:hideMark/>
          </w:tcPr>
          <w:p w14:paraId="51FDC2F0" w14:textId="77777777" w:rsidR="00322C0F" w:rsidRPr="0046762C" w:rsidRDefault="00C839AD" w:rsidP="007B1154">
            <w:pPr>
              <w:suppressAutoHyphens w:val="0"/>
              <w:adjustRightInd w:val="0"/>
              <w:snapToGrid w:val="0"/>
              <w:spacing w:after="0" w:line="360" w:lineRule="auto"/>
              <w:jc w:val="center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γIFN</w:t>
            </w:r>
            <w:proofErr w:type="spellEnd"/>
            <w:r w:rsidR="00322C0F"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ELISPOT assay</w:t>
            </w:r>
          </w:p>
        </w:tc>
        <w:tc>
          <w:tcPr>
            <w:tcW w:w="3174" w:type="dxa"/>
            <w:hideMark/>
          </w:tcPr>
          <w:p w14:paraId="0F2C4CC1" w14:textId="77777777" w:rsidR="00322C0F" w:rsidRPr="0046762C" w:rsidRDefault="00322C0F" w:rsidP="007B1154">
            <w:pPr>
              <w:suppressAutoHyphens w:val="0"/>
              <w:adjustRightInd w:val="0"/>
              <w:snapToGrid w:val="0"/>
              <w:spacing w:after="0" w:line="360" w:lineRule="auto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 </w:t>
            </w:r>
          </w:p>
        </w:tc>
        <w:tc>
          <w:tcPr>
            <w:tcW w:w="3402" w:type="dxa"/>
            <w:hideMark/>
          </w:tcPr>
          <w:p w14:paraId="31893A3E" w14:textId="77777777" w:rsidR="00322C0F" w:rsidRPr="0046762C" w:rsidRDefault="00322C0F" w:rsidP="007B1154">
            <w:pPr>
              <w:pStyle w:val="af1"/>
              <w:suppressAutoHyphens w:val="0"/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</w:pPr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T cell responses induced during high dose of </w:t>
            </w: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IFNa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treatment appear not to influence the </w:t>
            </w:r>
            <w:proofErr w:type="spellStart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>virological</w:t>
            </w:r>
            <w:proofErr w:type="spellEnd"/>
            <w:r w:rsidRPr="0046762C">
              <w:rPr>
                <w:rFonts w:ascii="Book Antiqua" w:eastAsiaTheme="minorHAnsi" w:hAnsi="Book Antiqua" w:cstheme="minorBidi"/>
                <w:color w:val="000000" w:themeColor="text1"/>
                <w:kern w:val="0"/>
                <w:lang w:eastAsia="en-US"/>
              </w:rPr>
              <w:t xml:space="preserve"> outcome</w:t>
            </w:r>
          </w:p>
        </w:tc>
      </w:tr>
    </w:tbl>
    <w:p w14:paraId="7A80B9F9" w14:textId="09444616" w:rsidR="00C0591C" w:rsidRPr="0046762C" w:rsidRDefault="00322C0F" w:rsidP="007B1154">
      <w:pPr>
        <w:suppressAutoHyphens w:val="0"/>
        <w:adjustRightInd w:val="0"/>
        <w:snapToGrid w:val="0"/>
        <w:spacing w:line="360" w:lineRule="auto"/>
        <w:jc w:val="both"/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</w:pP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DAA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Direct 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acting anti-viral</w:t>
      </w:r>
      <w:r w:rsidR="00660EE4" w:rsidRPr="0046762C">
        <w:rPr>
          <w:rFonts w:ascii="Book Antiqua" w:eastAsiaTheme="minorEastAsia" w:hAnsi="Book Antiqua" w:cstheme="minorBidi" w:hint="eastAsia"/>
          <w:color w:val="000000" w:themeColor="text1"/>
          <w:kern w:val="0"/>
          <w:lang w:eastAsia="zh-CN"/>
        </w:rPr>
        <w:t>;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 IFN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Interferon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-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sym w:font="Symbol" w:char="F061"/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2</w:t>
      </w:r>
      <w:r w:rsidR="00660EE4" w:rsidRPr="0046762C">
        <w:rPr>
          <w:rFonts w:ascii="Book Antiqua" w:eastAsiaTheme="minorEastAsia" w:hAnsi="Book Antiqua" w:cstheme="minorBidi" w:hint="eastAsia"/>
          <w:color w:val="000000" w:themeColor="text1"/>
          <w:kern w:val="0"/>
          <w:lang w:eastAsia="zh-CN"/>
        </w:rPr>
        <w:t>;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 RBV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Ribavirin</w:t>
      </w:r>
      <w:r w:rsidR="00660EE4" w:rsidRPr="0046762C">
        <w:rPr>
          <w:rFonts w:ascii="Book Antiqua" w:eastAsiaTheme="minorEastAsia" w:hAnsi="Book Antiqua" w:cstheme="minorBidi" w:hint="eastAsia"/>
          <w:color w:val="000000" w:themeColor="text1"/>
          <w:kern w:val="0"/>
          <w:lang w:eastAsia="zh-CN"/>
        </w:rPr>
        <w:t>;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 PBMC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Peripheral 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blood mononuclear cells</w:t>
      </w:r>
      <w:r w:rsidR="00660EE4" w:rsidRPr="0046762C">
        <w:rPr>
          <w:rFonts w:ascii="Book Antiqua" w:eastAsiaTheme="minorEastAsia" w:hAnsi="Book Antiqua" w:cstheme="minorBidi" w:hint="eastAsia"/>
          <w:color w:val="000000" w:themeColor="text1"/>
          <w:kern w:val="0"/>
          <w:lang w:eastAsia="zh-CN"/>
        </w:rPr>
        <w:t>;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 γ-IFN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Gamma</w:t>
      </w:r>
      <w:r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-interferon</w:t>
      </w:r>
      <w:r w:rsidR="00660EE4" w:rsidRPr="0046762C">
        <w:rPr>
          <w:rFonts w:ascii="Book Antiqua" w:eastAsiaTheme="minorEastAsia" w:hAnsi="Book Antiqua" w:cstheme="minorBidi" w:hint="eastAsia"/>
          <w:color w:val="000000" w:themeColor="text1"/>
          <w:kern w:val="0"/>
          <w:lang w:eastAsia="zh-CN"/>
        </w:rPr>
        <w:t>;</w:t>
      </w:r>
      <w:r w:rsidR="003B4F33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 SVR: </w:t>
      </w:r>
      <w:r w:rsidR="00660EE4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 xml:space="preserve">Sustained </w:t>
      </w:r>
      <w:r w:rsidR="003B4F33" w:rsidRPr="0046762C"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  <w:t>viral response.</w:t>
      </w:r>
    </w:p>
    <w:p w14:paraId="376B7134" w14:textId="77777777" w:rsidR="00664564" w:rsidRPr="0046762C" w:rsidRDefault="00664564" w:rsidP="007B1154">
      <w:pPr>
        <w:suppressAutoHyphens w:val="0"/>
        <w:adjustRightInd w:val="0"/>
        <w:snapToGrid w:val="0"/>
        <w:spacing w:line="360" w:lineRule="auto"/>
        <w:jc w:val="both"/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</w:pPr>
    </w:p>
    <w:p w14:paraId="2FE2B986" w14:textId="77777777" w:rsidR="00664564" w:rsidRPr="0046762C" w:rsidRDefault="00664564" w:rsidP="007B1154">
      <w:pPr>
        <w:suppressAutoHyphens w:val="0"/>
        <w:adjustRightInd w:val="0"/>
        <w:snapToGrid w:val="0"/>
        <w:spacing w:line="360" w:lineRule="auto"/>
        <w:jc w:val="both"/>
        <w:rPr>
          <w:rFonts w:ascii="Book Antiqua" w:eastAsiaTheme="minorHAnsi" w:hAnsi="Book Antiqua" w:cstheme="minorBidi"/>
          <w:color w:val="000000" w:themeColor="text1"/>
          <w:kern w:val="0"/>
          <w:lang w:eastAsia="en-US"/>
        </w:rPr>
      </w:pPr>
    </w:p>
    <w:p w14:paraId="27F41728" w14:textId="77777777" w:rsidR="00C0591C" w:rsidRPr="0046762C" w:rsidRDefault="00C0591C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5A292C53" w14:textId="77777777" w:rsidR="00C0591C" w:rsidRPr="0046762C" w:rsidRDefault="00C0591C" w:rsidP="007B1154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"/>
          <w:color w:val="000000" w:themeColor="text1"/>
        </w:rPr>
      </w:pPr>
    </w:p>
    <w:p w14:paraId="68A670D4" w14:textId="1FB3B97A" w:rsidR="0089149F" w:rsidRPr="0046762C" w:rsidRDefault="0089149F" w:rsidP="007B1154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"/>
          <w:color w:val="000000" w:themeColor="text1"/>
          <w:lang w:eastAsia="zh-CN"/>
        </w:rPr>
      </w:pPr>
      <w:bookmarkStart w:id="138" w:name="_GoBack"/>
      <w:bookmarkEnd w:id="138"/>
    </w:p>
    <w:sectPr w:rsidR="0089149F" w:rsidRPr="0046762C" w:rsidSect="00D92BE4">
      <w:pgSz w:w="16838" w:h="11906" w:orient="landscape"/>
      <w:pgMar w:top="1797" w:right="1440" w:bottom="1797" w:left="1440" w:header="720" w:footer="720" w:gutter="0"/>
      <w:cols w:space="720"/>
      <w:docGrid w:linePitch="240" w:charSpace="3276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576E6B" w14:textId="77777777" w:rsidR="00B446AE" w:rsidRDefault="00B446AE">
      <w:r>
        <w:separator/>
      </w:r>
    </w:p>
  </w:endnote>
  <w:endnote w:type="continuationSeparator" w:id="0">
    <w:p w14:paraId="1A698BA7" w14:textId="77777777" w:rsidR="00B446AE" w:rsidRDefault="00B446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font367">
    <w:altName w:val="Times New Roman"/>
    <w:charset w:val="00"/>
    <w:family w:val="auto"/>
    <w:pitch w:val="variable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dvTimes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EB83221" w14:textId="77777777" w:rsidR="00B446AE" w:rsidRDefault="00B446AE">
      <w:r>
        <w:separator/>
      </w:r>
    </w:p>
  </w:footnote>
  <w:footnote w:type="continuationSeparator" w:id="0">
    <w:p w14:paraId="2E9F1411" w14:textId="77777777" w:rsidR="00B446AE" w:rsidRDefault="00B446A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8D62C2" w14:textId="77777777" w:rsidR="0063228B" w:rsidRDefault="0063228B" w:rsidP="00596CF7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end"/>
    </w:r>
  </w:p>
  <w:p w14:paraId="5E128830" w14:textId="77777777" w:rsidR="0063228B" w:rsidRDefault="0063228B" w:rsidP="00596CF7">
    <w:pPr>
      <w:pStyle w:val="a9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D926BC" w14:textId="77777777" w:rsidR="0063228B" w:rsidRPr="000300D3" w:rsidRDefault="0063228B" w:rsidP="00C0591C">
    <w:pPr>
      <w:pStyle w:val="a9"/>
      <w:framePr w:wrap="around" w:vAnchor="text" w:hAnchor="page" w:x="2531" w:y="25"/>
      <w:rPr>
        <w:rStyle w:val="aa"/>
        <w:sz w:val="20"/>
        <w:szCs w:val="20"/>
      </w:rPr>
    </w:pPr>
    <w:r w:rsidRPr="000300D3">
      <w:rPr>
        <w:rStyle w:val="aa"/>
        <w:sz w:val="20"/>
        <w:szCs w:val="20"/>
      </w:rPr>
      <w:fldChar w:fldCharType="begin"/>
    </w:r>
    <w:r w:rsidRPr="000300D3">
      <w:rPr>
        <w:rStyle w:val="aa"/>
        <w:sz w:val="20"/>
        <w:szCs w:val="20"/>
      </w:rPr>
      <w:instrText xml:space="preserve">PAGE  </w:instrText>
    </w:r>
    <w:r w:rsidRPr="000300D3">
      <w:rPr>
        <w:rStyle w:val="aa"/>
        <w:sz w:val="20"/>
        <w:szCs w:val="20"/>
      </w:rPr>
      <w:fldChar w:fldCharType="separate"/>
    </w:r>
    <w:r w:rsidR="00377B72">
      <w:rPr>
        <w:rStyle w:val="aa"/>
        <w:noProof/>
        <w:sz w:val="20"/>
        <w:szCs w:val="20"/>
      </w:rPr>
      <w:t>31</w:t>
    </w:r>
    <w:r w:rsidRPr="000300D3">
      <w:rPr>
        <w:rStyle w:val="aa"/>
        <w:sz w:val="20"/>
        <w:szCs w:val="20"/>
      </w:rPr>
      <w:fldChar w:fldCharType="end"/>
    </w:r>
  </w:p>
  <w:p w14:paraId="78AFF840" w14:textId="77777777" w:rsidR="0063228B" w:rsidRDefault="0063228B" w:rsidP="00596CF7">
    <w:pPr>
      <w:pStyle w:val="a9"/>
      <w:rPr>
        <w:lang w:eastAsia="zh-C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lvl w:ilvl="0">
      <w:start w:val="1"/>
      <w:numFmt w:val="none"/>
      <w:pStyle w:val="1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abstractNum w:abstractNumId="1">
    <w:nsid w:val="08C65468"/>
    <w:multiLevelType w:val="multilevel"/>
    <w:tmpl w:val="98881D70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A230904"/>
    <w:multiLevelType w:val="hybridMultilevel"/>
    <w:tmpl w:val="CAFA71B2"/>
    <w:lvl w:ilvl="0" w:tplc="6CDC949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48311B4"/>
    <w:multiLevelType w:val="hybridMultilevel"/>
    <w:tmpl w:val="AE8A65A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5782D25"/>
    <w:multiLevelType w:val="hybridMultilevel"/>
    <w:tmpl w:val="5F3C04F6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52FA7756"/>
    <w:multiLevelType w:val="hybridMultilevel"/>
    <w:tmpl w:val="F8B83F8C"/>
    <w:lvl w:ilvl="0" w:tplc="09F2E474">
      <w:numFmt w:val="bullet"/>
      <w:lvlText w:val="-"/>
      <w:lvlJc w:val="left"/>
      <w:pPr>
        <w:ind w:left="720" w:hanging="360"/>
      </w:pPr>
      <w:rPr>
        <w:rFonts w:ascii="Book Antiqua" w:eastAsia="Times New Roman" w:hAnsi="Book Antiqua" w:cs="Time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580BF0"/>
    <w:multiLevelType w:val="hybridMultilevel"/>
    <w:tmpl w:val="5E96140E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3"/>
  </w:num>
  <w:num w:numId="4">
    <w:abstractNumId w:val="4"/>
  </w:num>
  <w:num w:numId="5">
    <w:abstractNumId w:val="2"/>
  </w:num>
  <w:num w:numId="6">
    <w:abstractNumId w:val="6"/>
  </w:num>
  <w:num w:numId="7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uan Ramón Larrubia Marfil">
    <w15:presenceInfo w15:providerId="Windows Live" w15:userId="2dd7c2b8a78291c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isplayBackgroundShape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9"/>
  <w:hyphenationZone w:val="425"/>
  <w:defaultTableStyle w:val="a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doNotValidateAgainstSchema/>
  <w:doNotDemarcateInvalidXml/>
  <w:hdrShapeDefaults>
    <o:shapedefaults v:ext="edit" spidmax="2049" style="mso-position-vertical-relative:line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a0zwx2wqafxe6et99opfz5drpww5azvww2v&quot;&gt;WJG14.HCVCTL_RVS&lt;record-ids&gt;&lt;item&gt;2&lt;/item&gt;&lt;item&gt;3&lt;/item&gt;&lt;item&gt;5&lt;/item&gt;&lt;item&gt;13&lt;/item&gt;&lt;item&gt;24&lt;/item&gt;&lt;item&gt;25&lt;/item&gt;&lt;item&gt;28&lt;/item&gt;&lt;item&gt;29&lt;/item&gt;&lt;item&gt;30&lt;/item&gt;&lt;item&gt;33&lt;/item&gt;&lt;item&gt;35&lt;/item&gt;&lt;item&gt;36&lt;/item&gt;&lt;item&gt;37&lt;/item&gt;&lt;item&gt;39&lt;/item&gt;&lt;item&gt;41&lt;/item&gt;&lt;item&gt;42&lt;/item&gt;&lt;item&gt;44&lt;/item&gt;&lt;item&gt;46&lt;/item&gt;&lt;item&gt;47&lt;/item&gt;&lt;item&gt;49&lt;/item&gt;&lt;item&gt;50&lt;/item&gt;&lt;item&gt;53&lt;/item&gt;&lt;item&gt;55&lt;/item&gt;&lt;item&gt;56&lt;/item&gt;&lt;item&gt;57&lt;/item&gt;&lt;item&gt;58&lt;/item&gt;&lt;item&gt;59&lt;/item&gt;&lt;item&gt;60&lt;/item&gt;&lt;item&gt;61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8&lt;/item&gt;&lt;item&gt;79&lt;/item&gt;&lt;item&gt;81&lt;/item&gt;&lt;item&gt;83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6&lt;/item&gt;&lt;item&gt;97&lt;/item&gt;&lt;item&gt;98&lt;/item&gt;&lt;item&gt;101&lt;/item&gt;&lt;item&gt;103&lt;/item&gt;&lt;item&gt;105&lt;/item&gt;&lt;item&gt;107&lt;/item&gt;&lt;item&gt;108&lt;/item&gt;&lt;item&gt;112&lt;/item&gt;&lt;item&gt;113&lt;/item&gt;&lt;item&gt;115&lt;/item&gt;&lt;item&gt;117&lt;/item&gt;&lt;item&gt;118&lt;/item&gt;&lt;item&gt;120&lt;/item&gt;&lt;item&gt;121&lt;/item&gt;&lt;item&gt;122&lt;/item&gt;&lt;item&gt;123&lt;/item&gt;&lt;item&gt;124&lt;/item&gt;&lt;item&gt;125&lt;/item&gt;&lt;item&gt;126&lt;/item&gt;&lt;item&gt;127&lt;/item&gt;&lt;item&gt;130&lt;/item&gt;&lt;item&gt;131&lt;/item&gt;&lt;item&gt;132&lt;/item&gt;&lt;item&gt;133&lt;/item&gt;&lt;item&gt;134&lt;/item&gt;&lt;item&gt;136&lt;/item&gt;&lt;item&gt;137&lt;/item&gt;&lt;item&gt;138&lt;/item&gt;&lt;item&gt;139&lt;/item&gt;&lt;item&gt;141&lt;/item&gt;&lt;item&gt;143&lt;/item&gt;&lt;item&gt;144&lt;/item&gt;&lt;item&gt;145&lt;/item&gt;&lt;item&gt;146&lt;/item&gt;&lt;item&gt;148&lt;/item&gt;&lt;/record-ids&gt;&lt;/item&gt;&lt;/Libraries&gt;"/>
  </w:docVars>
  <w:rsids>
    <w:rsidRoot w:val="00545982"/>
    <w:rsid w:val="00004954"/>
    <w:rsid w:val="000073D3"/>
    <w:rsid w:val="000116B2"/>
    <w:rsid w:val="000300D3"/>
    <w:rsid w:val="000325EB"/>
    <w:rsid w:val="00042202"/>
    <w:rsid w:val="00062880"/>
    <w:rsid w:val="0006577B"/>
    <w:rsid w:val="00074E51"/>
    <w:rsid w:val="00080E96"/>
    <w:rsid w:val="00082867"/>
    <w:rsid w:val="0008771D"/>
    <w:rsid w:val="000920F1"/>
    <w:rsid w:val="00097963"/>
    <w:rsid w:val="000B22CA"/>
    <w:rsid w:val="000C795A"/>
    <w:rsid w:val="000E4F34"/>
    <w:rsid w:val="000E574F"/>
    <w:rsid w:val="000E6082"/>
    <w:rsid w:val="000F0D74"/>
    <w:rsid w:val="00104D61"/>
    <w:rsid w:val="00112694"/>
    <w:rsid w:val="00113360"/>
    <w:rsid w:val="00114438"/>
    <w:rsid w:val="001169B6"/>
    <w:rsid w:val="001225EB"/>
    <w:rsid w:val="00124D06"/>
    <w:rsid w:val="00152204"/>
    <w:rsid w:val="00160F23"/>
    <w:rsid w:val="001709B3"/>
    <w:rsid w:val="00174FFF"/>
    <w:rsid w:val="00177949"/>
    <w:rsid w:val="001806BE"/>
    <w:rsid w:val="0018202C"/>
    <w:rsid w:val="00183297"/>
    <w:rsid w:val="0019718B"/>
    <w:rsid w:val="001A5107"/>
    <w:rsid w:val="001B311E"/>
    <w:rsid w:val="001B3E05"/>
    <w:rsid w:val="001B3E3D"/>
    <w:rsid w:val="001C1860"/>
    <w:rsid w:val="001C7CB9"/>
    <w:rsid w:val="001D3A8E"/>
    <w:rsid w:val="001D5120"/>
    <w:rsid w:val="001D6050"/>
    <w:rsid w:val="00224291"/>
    <w:rsid w:val="00231E37"/>
    <w:rsid w:val="0024584D"/>
    <w:rsid w:val="002661D7"/>
    <w:rsid w:val="00276A99"/>
    <w:rsid w:val="00277D66"/>
    <w:rsid w:val="002839F9"/>
    <w:rsid w:val="002A0494"/>
    <w:rsid w:val="002B4FCA"/>
    <w:rsid w:val="002C3A57"/>
    <w:rsid w:val="002D2ADB"/>
    <w:rsid w:val="002D4886"/>
    <w:rsid w:val="002D5629"/>
    <w:rsid w:val="002E3ECB"/>
    <w:rsid w:val="002E67EE"/>
    <w:rsid w:val="002E6865"/>
    <w:rsid w:val="002F1345"/>
    <w:rsid w:val="00300A31"/>
    <w:rsid w:val="0032131A"/>
    <w:rsid w:val="00322C0F"/>
    <w:rsid w:val="00333992"/>
    <w:rsid w:val="00344F4B"/>
    <w:rsid w:val="003520AC"/>
    <w:rsid w:val="00352A79"/>
    <w:rsid w:val="00357068"/>
    <w:rsid w:val="00361D1E"/>
    <w:rsid w:val="0036318E"/>
    <w:rsid w:val="003635ED"/>
    <w:rsid w:val="003723C2"/>
    <w:rsid w:val="003762C4"/>
    <w:rsid w:val="00377850"/>
    <w:rsid w:val="00377B72"/>
    <w:rsid w:val="00385495"/>
    <w:rsid w:val="0039489E"/>
    <w:rsid w:val="003A4541"/>
    <w:rsid w:val="003A4DA6"/>
    <w:rsid w:val="003B4F33"/>
    <w:rsid w:val="003C00E5"/>
    <w:rsid w:val="003D145F"/>
    <w:rsid w:val="003F6A50"/>
    <w:rsid w:val="00400011"/>
    <w:rsid w:val="004019EB"/>
    <w:rsid w:val="0040365B"/>
    <w:rsid w:val="0041630B"/>
    <w:rsid w:val="00422204"/>
    <w:rsid w:val="004313FF"/>
    <w:rsid w:val="00433AF3"/>
    <w:rsid w:val="00450752"/>
    <w:rsid w:val="00462198"/>
    <w:rsid w:val="00463586"/>
    <w:rsid w:val="00464CFC"/>
    <w:rsid w:val="0046722F"/>
    <w:rsid w:val="00467555"/>
    <w:rsid w:val="0046762C"/>
    <w:rsid w:val="00470E8D"/>
    <w:rsid w:val="004762A1"/>
    <w:rsid w:val="00483775"/>
    <w:rsid w:val="00492AB8"/>
    <w:rsid w:val="004B56EF"/>
    <w:rsid w:val="004B77B6"/>
    <w:rsid w:val="004B7E37"/>
    <w:rsid w:val="004C1320"/>
    <w:rsid w:val="004E3602"/>
    <w:rsid w:val="004F06A5"/>
    <w:rsid w:val="004F7857"/>
    <w:rsid w:val="00507CF4"/>
    <w:rsid w:val="00521380"/>
    <w:rsid w:val="00527F98"/>
    <w:rsid w:val="00531EBA"/>
    <w:rsid w:val="005409F0"/>
    <w:rsid w:val="00540B78"/>
    <w:rsid w:val="005423F8"/>
    <w:rsid w:val="00545982"/>
    <w:rsid w:val="00545D27"/>
    <w:rsid w:val="0054640C"/>
    <w:rsid w:val="00557C47"/>
    <w:rsid w:val="005623C5"/>
    <w:rsid w:val="00563208"/>
    <w:rsid w:val="005757A0"/>
    <w:rsid w:val="00580CC8"/>
    <w:rsid w:val="005837B1"/>
    <w:rsid w:val="00583F93"/>
    <w:rsid w:val="00596CF7"/>
    <w:rsid w:val="00597E2C"/>
    <w:rsid w:val="005A08F8"/>
    <w:rsid w:val="005A746B"/>
    <w:rsid w:val="005B61F9"/>
    <w:rsid w:val="005D05AD"/>
    <w:rsid w:val="005D6306"/>
    <w:rsid w:val="005D6469"/>
    <w:rsid w:val="005E23CC"/>
    <w:rsid w:val="00603398"/>
    <w:rsid w:val="006034E7"/>
    <w:rsid w:val="0060415B"/>
    <w:rsid w:val="00630367"/>
    <w:rsid w:val="006310BC"/>
    <w:rsid w:val="0063228B"/>
    <w:rsid w:val="00637352"/>
    <w:rsid w:val="0064438E"/>
    <w:rsid w:val="006521A9"/>
    <w:rsid w:val="006552A7"/>
    <w:rsid w:val="00655B47"/>
    <w:rsid w:val="00660EE4"/>
    <w:rsid w:val="00663FEE"/>
    <w:rsid w:val="00664564"/>
    <w:rsid w:val="006679BC"/>
    <w:rsid w:val="00667E83"/>
    <w:rsid w:val="00674B2D"/>
    <w:rsid w:val="0067537A"/>
    <w:rsid w:val="00686739"/>
    <w:rsid w:val="00690631"/>
    <w:rsid w:val="006A0F82"/>
    <w:rsid w:val="006B243E"/>
    <w:rsid w:val="006B710E"/>
    <w:rsid w:val="006C1CC4"/>
    <w:rsid w:val="006C2791"/>
    <w:rsid w:val="006C3A38"/>
    <w:rsid w:val="006C4680"/>
    <w:rsid w:val="006C6D04"/>
    <w:rsid w:val="006C78DD"/>
    <w:rsid w:val="006D0D5B"/>
    <w:rsid w:val="006E137E"/>
    <w:rsid w:val="006F6E7E"/>
    <w:rsid w:val="0070048D"/>
    <w:rsid w:val="00710750"/>
    <w:rsid w:val="0071461F"/>
    <w:rsid w:val="00714C7E"/>
    <w:rsid w:val="007206CF"/>
    <w:rsid w:val="00724F2F"/>
    <w:rsid w:val="00726F0B"/>
    <w:rsid w:val="007312FF"/>
    <w:rsid w:val="00734342"/>
    <w:rsid w:val="007355F9"/>
    <w:rsid w:val="007402D6"/>
    <w:rsid w:val="0074302F"/>
    <w:rsid w:val="0074631E"/>
    <w:rsid w:val="00746927"/>
    <w:rsid w:val="00747B2A"/>
    <w:rsid w:val="00777854"/>
    <w:rsid w:val="00790D28"/>
    <w:rsid w:val="00796651"/>
    <w:rsid w:val="007A21E6"/>
    <w:rsid w:val="007A4D4E"/>
    <w:rsid w:val="007A63EC"/>
    <w:rsid w:val="007B1154"/>
    <w:rsid w:val="007D0DF9"/>
    <w:rsid w:val="007D4BDD"/>
    <w:rsid w:val="007D5743"/>
    <w:rsid w:val="007E21C9"/>
    <w:rsid w:val="007E63F1"/>
    <w:rsid w:val="007E74C6"/>
    <w:rsid w:val="007E79FF"/>
    <w:rsid w:val="007E7A55"/>
    <w:rsid w:val="00811D29"/>
    <w:rsid w:val="0081219C"/>
    <w:rsid w:val="00813FB2"/>
    <w:rsid w:val="0081524E"/>
    <w:rsid w:val="00826981"/>
    <w:rsid w:val="00841CD1"/>
    <w:rsid w:val="00846288"/>
    <w:rsid w:val="0085300B"/>
    <w:rsid w:val="00854613"/>
    <w:rsid w:val="00856345"/>
    <w:rsid w:val="00857AE4"/>
    <w:rsid w:val="00863E70"/>
    <w:rsid w:val="0086615D"/>
    <w:rsid w:val="008772D1"/>
    <w:rsid w:val="008825C3"/>
    <w:rsid w:val="0089149F"/>
    <w:rsid w:val="00894337"/>
    <w:rsid w:val="008A459F"/>
    <w:rsid w:val="008A48C6"/>
    <w:rsid w:val="008B3FF6"/>
    <w:rsid w:val="008C6C0D"/>
    <w:rsid w:val="008D0BC4"/>
    <w:rsid w:val="008D48B0"/>
    <w:rsid w:val="008E7E02"/>
    <w:rsid w:val="008F2246"/>
    <w:rsid w:val="008F35F3"/>
    <w:rsid w:val="008F7D7E"/>
    <w:rsid w:val="00901EFC"/>
    <w:rsid w:val="009051F6"/>
    <w:rsid w:val="00906C50"/>
    <w:rsid w:val="00924201"/>
    <w:rsid w:val="009559B8"/>
    <w:rsid w:val="009735D3"/>
    <w:rsid w:val="009A0893"/>
    <w:rsid w:val="009A0A4B"/>
    <w:rsid w:val="009A1465"/>
    <w:rsid w:val="009B0635"/>
    <w:rsid w:val="009B6B42"/>
    <w:rsid w:val="009C48F8"/>
    <w:rsid w:val="009D477B"/>
    <w:rsid w:val="009E3C04"/>
    <w:rsid w:val="009E6454"/>
    <w:rsid w:val="009F082A"/>
    <w:rsid w:val="00A01648"/>
    <w:rsid w:val="00A024B1"/>
    <w:rsid w:val="00A108F3"/>
    <w:rsid w:val="00A125C0"/>
    <w:rsid w:val="00A14B2F"/>
    <w:rsid w:val="00A162AA"/>
    <w:rsid w:val="00A21F04"/>
    <w:rsid w:val="00A22EC6"/>
    <w:rsid w:val="00A4244F"/>
    <w:rsid w:val="00A85647"/>
    <w:rsid w:val="00A955C9"/>
    <w:rsid w:val="00A96E39"/>
    <w:rsid w:val="00A97861"/>
    <w:rsid w:val="00AA078C"/>
    <w:rsid w:val="00AC26DE"/>
    <w:rsid w:val="00AC33A4"/>
    <w:rsid w:val="00AD152E"/>
    <w:rsid w:val="00AD4554"/>
    <w:rsid w:val="00AE5E88"/>
    <w:rsid w:val="00AE64BF"/>
    <w:rsid w:val="00AF1462"/>
    <w:rsid w:val="00AF2951"/>
    <w:rsid w:val="00B00A4B"/>
    <w:rsid w:val="00B02057"/>
    <w:rsid w:val="00B03A0D"/>
    <w:rsid w:val="00B06D2A"/>
    <w:rsid w:val="00B12736"/>
    <w:rsid w:val="00B17E9F"/>
    <w:rsid w:val="00B22A57"/>
    <w:rsid w:val="00B25C34"/>
    <w:rsid w:val="00B273A3"/>
    <w:rsid w:val="00B33391"/>
    <w:rsid w:val="00B426D9"/>
    <w:rsid w:val="00B446AE"/>
    <w:rsid w:val="00B51BED"/>
    <w:rsid w:val="00B52D8B"/>
    <w:rsid w:val="00B6052B"/>
    <w:rsid w:val="00B64D5B"/>
    <w:rsid w:val="00B750E1"/>
    <w:rsid w:val="00B932DA"/>
    <w:rsid w:val="00B96527"/>
    <w:rsid w:val="00BB03DD"/>
    <w:rsid w:val="00BB4E98"/>
    <w:rsid w:val="00BC12EE"/>
    <w:rsid w:val="00BC6E31"/>
    <w:rsid w:val="00BD7D5B"/>
    <w:rsid w:val="00BE1743"/>
    <w:rsid w:val="00BE27BF"/>
    <w:rsid w:val="00BF1EAB"/>
    <w:rsid w:val="00BF3A11"/>
    <w:rsid w:val="00C0591C"/>
    <w:rsid w:val="00C06758"/>
    <w:rsid w:val="00C17723"/>
    <w:rsid w:val="00C21789"/>
    <w:rsid w:val="00C23A41"/>
    <w:rsid w:val="00C30D97"/>
    <w:rsid w:val="00C36828"/>
    <w:rsid w:val="00C52A32"/>
    <w:rsid w:val="00C54930"/>
    <w:rsid w:val="00C56D53"/>
    <w:rsid w:val="00C574C9"/>
    <w:rsid w:val="00C60CE8"/>
    <w:rsid w:val="00C60DA8"/>
    <w:rsid w:val="00C64053"/>
    <w:rsid w:val="00C65F74"/>
    <w:rsid w:val="00C7045C"/>
    <w:rsid w:val="00C711BA"/>
    <w:rsid w:val="00C7453F"/>
    <w:rsid w:val="00C839AD"/>
    <w:rsid w:val="00CA2E8D"/>
    <w:rsid w:val="00CD397D"/>
    <w:rsid w:val="00CD39EA"/>
    <w:rsid w:val="00CD614E"/>
    <w:rsid w:val="00CD671E"/>
    <w:rsid w:val="00CE0515"/>
    <w:rsid w:val="00CE0DFA"/>
    <w:rsid w:val="00CE7C9D"/>
    <w:rsid w:val="00CF0357"/>
    <w:rsid w:val="00CF0D11"/>
    <w:rsid w:val="00CF6F38"/>
    <w:rsid w:val="00D010B2"/>
    <w:rsid w:val="00D10AE5"/>
    <w:rsid w:val="00D4438A"/>
    <w:rsid w:val="00D5141C"/>
    <w:rsid w:val="00D5214E"/>
    <w:rsid w:val="00D53C9E"/>
    <w:rsid w:val="00D561BE"/>
    <w:rsid w:val="00D61163"/>
    <w:rsid w:val="00D70D7E"/>
    <w:rsid w:val="00D76CCD"/>
    <w:rsid w:val="00D822DB"/>
    <w:rsid w:val="00D861E2"/>
    <w:rsid w:val="00D92BE4"/>
    <w:rsid w:val="00D945F1"/>
    <w:rsid w:val="00DA0158"/>
    <w:rsid w:val="00DA55DB"/>
    <w:rsid w:val="00DB018F"/>
    <w:rsid w:val="00DB5065"/>
    <w:rsid w:val="00DC6F98"/>
    <w:rsid w:val="00DC79C5"/>
    <w:rsid w:val="00DE65EC"/>
    <w:rsid w:val="00DF6CB4"/>
    <w:rsid w:val="00E00BA8"/>
    <w:rsid w:val="00E05081"/>
    <w:rsid w:val="00E24385"/>
    <w:rsid w:val="00E3147E"/>
    <w:rsid w:val="00E31DA2"/>
    <w:rsid w:val="00E32E7B"/>
    <w:rsid w:val="00E421F2"/>
    <w:rsid w:val="00E460EC"/>
    <w:rsid w:val="00E52A75"/>
    <w:rsid w:val="00E6111B"/>
    <w:rsid w:val="00E627AA"/>
    <w:rsid w:val="00E63112"/>
    <w:rsid w:val="00E63503"/>
    <w:rsid w:val="00E64E52"/>
    <w:rsid w:val="00E849B0"/>
    <w:rsid w:val="00E90F12"/>
    <w:rsid w:val="00E956EB"/>
    <w:rsid w:val="00EA13CD"/>
    <w:rsid w:val="00EC563C"/>
    <w:rsid w:val="00ED01CB"/>
    <w:rsid w:val="00ED4357"/>
    <w:rsid w:val="00EE76E4"/>
    <w:rsid w:val="00EF0EE4"/>
    <w:rsid w:val="00F11472"/>
    <w:rsid w:val="00F14261"/>
    <w:rsid w:val="00F17843"/>
    <w:rsid w:val="00F33C8D"/>
    <w:rsid w:val="00F34E87"/>
    <w:rsid w:val="00F35F59"/>
    <w:rsid w:val="00F371FE"/>
    <w:rsid w:val="00F4102A"/>
    <w:rsid w:val="00F44E75"/>
    <w:rsid w:val="00F457B3"/>
    <w:rsid w:val="00F55CCD"/>
    <w:rsid w:val="00F56678"/>
    <w:rsid w:val="00F61349"/>
    <w:rsid w:val="00F66ACB"/>
    <w:rsid w:val="00F70174"/>
    <w:rsid w:val="00F70E22"/>
    <w:rsid w:val="00F768F7"/>
    <w:rsid w:val="00FA0A0E"/>
    <w:rsid w:val="00FA21B2"/>
    <w:rsid w:val="00FC48D9"/>
    <w:rsid w:val="00FC4E8F"/>
    <w:rsid w:val="00FD1318"/>
    <w:rsid w:val="00FD1782"/>
    <w:rsid w:val="00FD3953"/>
    <w:rsid w:val="00FF38B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 style="mso-position-vertical-relative:line" fill="f" fillcolor="white" stroke="f">
      <v:fill color="white" on="f"/>
      <v:stroke on="f"/>
    </o:shapedefaults>
    <o:shapelayout v:ext="edit">
      <o:idmap v:ext="edit" data="1"/>
    </o:shapelayout>
  </w:shapeDefaults>
  <w:doNotEmbedSmartTags/>
  <w:decimalSymbol w:val="."/>
  <w:listSeparator w:val=","/>
  <w14:docId w14:val="3082CE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s-ES" w:eastAsia="es-E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Simple 1" w:uiPriority="99"/>
    <w:lsdException w:name="Table Grid" w:semiHidden="0" w:unhideWhenUsed="0"/>
    <w:lsdException w:name="Placeholder Text" w:uiPriority="99"/>
    <w:lsdException w:name="No Spacing" w:semiHidden="0" w:uiPriority="99" w:unhideWhenUsed="0" w:qFormat="1"/>
    <w:lsdException w:name="Light Shading" w:semiHidden="0" w:uiPriority="99" w:unhideWhenUsed="0"/>
    <w:lsdException w:name="Light List" w:semiHidden="0" w:uiPriority="99" w:unhideWhenUsed="0"/>
    <w:lsdException w:name="Light Grid" w:semiHidden="0" w:uiPriority="99" w:unhideWhenUsed="0"/>
    <w:lsdException w:name="Medium Shading 1" w:semiHidden="0" w:uiPriority="99" w:unhideWhenUsed="0"/>
    <w:lsdException w:name="Medium Shading 2" w:semiHidden="0" w:uiPriority="99" w:unhideWhenUsed="0"/>
    <w:lsdException w:name="Medium List 1" w:semiHidden="0" w:uiPriority="99" w:unhideWhenUsed="0"/>
    <w:lsdException w:name="Medium List 2" w:semiHidden="0" w:uiPriority="99" w:unhideWhenUsed="0"/>
    <w:lsdException w:name="Medium Grid 1" w:semiHidden="0" w:uiPriority="99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99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a">
    <w:name w:val="Normal"/>
    <w:qFormat/>
    <w:pPr>
      <w:suppressAutoHyphens/>
    </w:pPr>
    <w:rPr>
      <w:rFonts w:ascii="Cambria" w:eastAsia="宋体" w:hAnsi="Cambria" w:cs="font367"/>
      <w:kern w:val="1"/>
      <w:sz w:val="24"/>
      <w:szCs w:val="24"/>
      <w:lang w:val="en-US" w:eastAsia="ar-SA"/>
    </w:rPr>
  </w:style>
  <w:style w:type="paragraph" w:styleId="1">
    <w:name w:val="heading 1"/>
    <w:basedOn w:val="a"/>
    <w:next w:val="a0"/>
    <w:link w:val="1Char"/>
    <w:qFormat/>
    <w:rsid w:val="002D6CF1"/>
    <w:pPr>
      <w:numPr>
        <w:numId w:val="1"/>
      </w:numPr>
      <w:outlineLvl w:val="0"/>
    </w:pPr>
    <w:rPr>
      <w:rFonts w:ascii="Times" w:hAnsi="Times"/>
      <w:b/>
      <w:sz w:val="48"/>
      <w:szCs w:val="20"/>
      <w:lang w:val="en-GB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Hyperlink"/>
    <w:rPr>
      <w:color w:val="0000FF"/>
      <w:u w:val="single"/>
    </w:rPr>
  </w:style>
  <w:style w:type="character" w:customStyle="1" w:styleId="highlight">
    <w:name w:val="highlight"/>
    <w:basedOn w:val="a1"/>
  </w:style>
  <w:style w:type="character" w:customStyle="1" w:styleId="nowrap">
    <w:name w:val="nowrap"/>
    <w:basedOn w:val="a1"/>
  </w:style>
  <w:style w:type="character" w:customStyle="1" w:styleId="ipa">
    <w:name w:val="ipa"/>
    <w:basedOn w:val="a1"/>
  </w:style>
  <w:style w:type="character" w:customStyle="1" w:styleId="sup-wrapper">
    <w:name w:val="sup-wrapper"/>
    <w:basedOn w:val="a1"/>
  </w:style>
  <w:style w:type="character" w:styleId="HTML">
    <w:name w:val="HTML Cite"/>
    <w:basedOn w:val="a1"/>
  </w:style>
  <w:style w:type="character" w:styleId="a5">
    <w:name w:val="FollowedHyperlink"/>
    <w:basedOn w:val="a1"/>
  </w:style>
  <w:style w:type="paragraph" w:customStyle="1" w:styleId="Encabezado1">
    <w:name w:val="Encabezado1"/>
    <w:basedOn w:val="a"/>
    <w:next w:val="a0"/>
    <w:pPr>
      <w:keepNext/>
      <w:spacing w:before="240" w:after="120"/>
    </w:pPr>
    <w:rPr>
      <w:rFonts w:ascii="Arial" w:hAnsi="Arial" w:cs="Mangal"/>
      <w:sz w:val="28"/>
      <w:szCs w:val="28"/>
    </w:rPr>
  </w:style>
  <w:style w:type="paragraph" w:styleId="a0">
    <w:name w:val="Body Text"/>
    <w:basedOn w:val="a"/>
    <w:pPr>
      <w:spacing w:after="120"/>
    </w:pPr>
  </w:style>
  <w:style w:type="paragraph" w:styleId="a6">
    <w:name w:val="List"/>
    <w:basedOn w:val="a0"/>
    <w:rPr>
      <w:rFonts w:cs="Mangal"/>
    </w:rPr>
  </w:style>
  <w:style w:type="paragraph" w:customStyle="1" w:styleId="Etiqueta">
    <w:name w:val="Etiqueta"/>
    <w:basedOn w:val="a"/>
    <w:pPr>
      <w:suppressLineNumbers/>
      <w:spacing w:before="120" w:after="120"/>
    </w:pPr>
    <w:rPr>
      <w:rFonts w:cs="Mangal"/>
      <w:i/>
      <w:iCs/>
    </w:rPr>
  </w:style>
  <w:style w:type="paragraph" w:customStyle="1" w:styleId="ndice">
    <w:name w:val="Índice"/>
    <w:basedOn w:val="a"/>
    <w:pPr>
      <w:suppressLineNumbers/>
    </w:pPr>
    <w:rPr>
      <w:rFonts w:cs="Mangal"/>
    </w:rPr>
  </w:style>
  <w:style w:type="paragraph" w:styleId="a7">
    <w:name w:val="Normal (Web)"/>
    <w:basedOn w:val="a"/>
  </w:style>
  <w:style w:type="paragraph" w:styleId="2">
    <w:name w:val="Body Text 2"/>
    <w:basedOn w:val="a"/>
    <w:rsid w:val="00153C2F"/>
    <w:pPr>
      <w:spacing w:after="120" w:line="480" w:lineRule="auto"/>
    </w:pPr>
  </w:style>
  <w:style w:type="character" w:styleId="a8">
    <w:name w:val="Strong"/>
    <w:qFormat/>
    <w:rsid w:val="00153C2F"/>
    <w:rPr>
      <w:b/>
      <w:bCs/>
    </w:rPr>
  </w:style>
  <w:style w:type="paragraph" w:styleId="a9">
    <w:name w:val="header"/>
    <w:basedOn w:val="a"/>
    <w:rsid w:val="00543682"/>
    <w:pPr>
      <w:tabs>
        <w:tab w:val="center" w:pos="4252"/>
        <w:tab w:val="right" w:pos="8504"/>
      </w:tabs>
    </w:pPr>
  </w:style>
  <w:style w:type="character" w:styleId="aa">
    <w:name w:val="page number"/>
    <w:basedOn w:val="a1"/>
    <w:rsid w:val="00543682"/>
  </w:style>
  <w:style w:type="paragraph" w:styleId="ab">
    <w:name w:val="footer"/>
    <w:basedOn w:val="a"/>
    <w:rsid w:val="00543682"/>
    <w:pPr>
      <w:tabs>
        <w:tab w:val="center" w:pos="4252"/>
        <w:tab w:val="right" w:pos="8504"/>
      </w:tabs>
    </w:pPr>
  </w:style>
  <w:style w:type="character" w:styleId="ac">
    <w:name w:val="annotation reference"/>
    <w:uiPriority w:val="99"/>
    <w:rsid w:val="0038775B"/>
    <w:rPr>
      <w:sz w:val="16"/>
      <w:szCs w:val="16"/>
    </w:rPr>
  </w:style>
  <w:style w:type="paragraph" w:styleId="ad">
    <w:name w:val="annotation text"/>
    <w:basedOn w:val="a"/>
    <w:link w:val="Char"/>
    <w:uiPriority w:val="99"/>
    <w:rsid w:val="0038775B"/>
    <w:rPr>
      <w:sz w:val="20"/>
      <w:szCs w:val="20"/>
    </w:rPr>
  </w:style>
  <w:style w:type="paragraph" w:styleId="ae">
    <w:name w:val="annotation subject"/>
    <w:basedOn w:val="ad"/>
    <w:next w:val="ad"/>
    <w:semiHidden/>
    <w:rsid w:val="0038775B"/>
    <w:rPr>
      <w:b/>
      <w:bCs/>
    </w:rPr>
  </w:style>
  <w:style w:type="paragraph" w:styleId="af">
    <w:name w:val="Balloon Text"/>
    <w:basedOn w:val="a"/>
    <w:rsid w:val="0038775B"/>
    <w:rPr>
      <w:rFonts w:ascii="Tahoma" w:hAnsi="Tahoma" w:cs="Tahoma"/>
      <w:sz w:val="16"/>
      <w:szCs w:val="16"/>
    </w:rPr>
  </w:style>
  <w:style w:type="character" w:customStyle="1" w:styleId="1Char">
    <w:name w:val="标题 1 Char"/>
    <w:link w:val="1"/>
    <w:rsid w:val="002D6CF1"/>
    <w:rPr>
      <w:rFonts w:ascii="Times" w:eastAsia="宋体" w:hAnsi="Times" w:cs="font367"/>
      <w:b/>
      <w:kern w:val="1"/>
      <w:sz w:val="48"/>
      <w:lang w:eastAsia="ar-SA"/>
    </w:rPr>
  </w:style>
  <w:style w:type="character" w:customStyle="1" w:styleId="Absatz-Standardschriftart">
    <w:name w:val="Absatz-Standardschriftart"/>
    <w:rsid w:val="002D6CF1"/>
  </w:style>
  <w:style w:type="character" w:customStyle="1" w:styleId="Refdecomentario1">
    <w:name w:val="Ref. de comentario1"/>
    <w:basedOn w:val="a1"/>
    <w:rsid w:val="002D6CF1"/>
  </w:style>
  <w:style w:type="character" w:customStyle="1" w:styleId="CommentTextChar">
    <w:name w:val="Comment Text Char"/>
    <w:basedOn w:val="a1"/>
    <w:rsid w:val="002D6CF1"/>
  </w:style>
  <w:style w:type="character" w:customStyle="1" w:styleId="BalloonTextChar">
    <w:name w:val="Balloon Text Char"/>
    <w:basedOn w:val="a1"/>
    <w:rsid w:val="002D6CF1"/>
  </w:style>
  <w:style w:type="paragraph" w:customStyle="1" w:styleId="af0">
    <w:basedOn w:val="a0"/>
    <w:next w:val="a6"/>
    <w:rsid w:val="002D6CF1"/>
    <w:rPr>
      <w:rFonts w:cs="Mangal"/>
    </w:rPr>
  </w:style>
  <w:style w:type="character" w:customStyle="1" w:styleId="element-citation">
    <w:name w:val="element-citation"/>
    <w:basedOn w:val="a1"/>
    <w:rsid w:val="002D6CF1"/>
  </w:style>
  <w:style w:type="character" w:customStyle="1" w:styleId="Vietas">
    <w:name w:val="Viñetas"/>
    <w:rsid w:val="002D6CF1"/>
    <w:rPr>
      <w:rFonts w:ascii="OpenSymbol" w:eastAsia="OpenSymbol" w:hAnsi="OpenSymbol" w:cs="OpenSymbol"/>
    </w:rPr>
  </w:style>
  <w:style w:type="paragraph" w:customStyle="1" w:styleId="Encabezado2">
    <w:name w:val="Encabezado2"/>
    <w:basedOn w:val="a"/>
    <w:next w:val="a0"/>
    <w:rsid w:val="002D6CF1"/>
    <w:pPr>
      <w:keepNext/>
      <w:spacing w:before="240" w:after="120"/>
    </w:pPr>
    <w:rPr>
      <w:rFonts w:ascii="Arial" w:hAnsi="Arial" w:cs="Mangal"/>
      <w:sz w:val="28"/>
      <w:szCs w:val="28"/>
    </w:rPr>
  </w:style>
  <w:style w:type="paragraph" w:customStyle="1" w:styleId="Textocomentario1">
    <w:name w:val="Texto comentario1"/>
    <w:basedOn w:val="a"/>
    <w:rsid w:val="002D6CF1"/>
  </w:style>
  <w:style w:type="paragraph" w:customStyle="1" w:styleId="Contenidodelatabla">
    <w:name w:val="Contenido de la tabla"/>
    <w:basedOn w:val="a"/>
    <w:rsid w:val="002D6CF1"/>
    <w:pPr>
      <w:suppressLineNumbers/>
    </w:pPr>
  </w:style>
  <w:style w:type="paragraph" w:customStyle="1" w:styleId="Encabezadodelatabla">
    <w:name w:val="Encabezado de la tabla"/>
    <w:basedOn w:val="Contenidodelatabla"/>
    <w:rsid w:val="002D6CF1"/>
    <w:pPr>
      <w:jc w:val="center"/>
    </w:pPr>
    <w:rPr>
      <w:b/>
      <w:bCs/>
    </w:rPr>
  </w:style>
  <w:style w:type="paragraph" w:customStyle="1" w:styleId="EndNoteBibliographyTitle">
    <w:name w:val="EndNote Bibliography Title"/>
    <w:basedOn w:val="a"/>
    <w:link w:val="EndNoteBibliographyTitleCar"/>
    <w:rsid w:val="0008771D"/>
    <w:pPr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08771D"/>
    <w:rPr>
      <w:rFonts w:ascii="Cambria" w:eastAsia="宋体" w:hAnsi="Cambria" w:cs="font367"/>
      <w:noProof/>
      <w:kern w:val="1"/>
      <w:sz w:val="24"/>
      <w:szCs w:val="24"/>
      <w:lang w:val="en-US" w:eastAsia="ar-SA"/>
    </w:rPr>
  </w:style>
  <w:style w:type="paragraph" w:customStyle="1" w:styleId="EndNoteBibliography">
    <w:name w:val="EndNote Bibliography"/>
    <w:basedOn w:val="a"/>
    <w:link w:val="EndNoteBibliographyCar"/>
    <w:rsid w:val="0008771D"/>
    <w:pPr>
      <w:jc w:val="both"/>
    </w:pPr>
    <w:rPr>
      <w:noProof/>
    </w:rPr>
  </w:style>
  <w:style w:type="character" w:customStyle="1" w:styleId="EndNoteBibliographyCar">
    <w:name w:val="EndNote Bibliography Car"/>
    <w:link w:val="EndNoteBibliography"/>
    <w:rsid w:val="0008771D"/>
    <w:rPr>
      <w:rFonts w:ascii="Cambria" w:eastAsia="宋体" w:hAnsi="Cambria" w:cs="font367"/>
      <w:noProof/>
      <w:kern w:val="1"/>
      <w:sz w:val="24"/>
      <w:szCs w:val="24"/>
      <w:lang w:val="en-US" w:eastAsia="ar-SA"/>
    </w:rPr>
  </w:style>
  <w:style w:type="table" w:styleId="10">
    <w:name w:val="Table Simple 1"/>
    <w:basedOn w:val="a2"/>
    <w:uiPriority w:val="99"/>
    <w:unhideWhenUsed/>
    <w:rsid w:val="00322C0F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bottom w:val="single" w:sz="4" w:space="0" w:color="auto"/>
      </w:tblBorders>
    </w:tblPr>
    <w:tcPr>
      <w:shd w:val="clear" w:color="auto" w:fill="auto"/>
    </w:tcPr>
    <w:tblStylePr w:type="firstRow">
      <w:tblPr/>
      <w:tcPr>
        <w:tcBorders>
          <w:bottom w:val="single" w:sz="4" w:space="0" w:color="auto"/>
        </w:tcBorders>
        <w:shd w:val="clear" w:color="auto" w:fill="auto"/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f1">
    <w:name w:val="List Paragraph"/>
    <w:basedOn w:val="a"/>
    <w:uiPriority w:val="72"/>
    <w:qFormat/>
    <w:rsid w:val="003B4F33"/>
    <w:pPr>
      <w:ind w:left="720"/>
      <w:contextualSpacing/>
    </w:pPr>
  </w:style>
  <w:style w:type="character" w:customStyle="1" w:styleId="Char">
    <w:name w:val="批注文字 Char"/>
    <w:link w:val="ad"/>
    <w:uiPriority w:val="99"/>
    <w:locked/>
    <w:rsid w:val="00E63503"/>
    <w:rPr>
      <w:rFonts w:ascii="Cambria" w:eastAsia="宋体" w:hAnsi="Cambria" w:cs="font367"/>
      <w:kern w:val="1"/>
      <w:lang w:val="en-US" w:eastAsia="ar-SA"/>
    </w:rPr>
  </w:style>
  <w:style w:type="paragraph" w:styleId="af2">
    <w:name w:val="Revision"/>
    <w:hidden/>
    <w:uiPriority w:val="71"/>
    <w:semiHidden/>
    <w:rsid w:val="004F7857"/>
    <w:rPr>
      <w:rFonts w:ascii="Cambria" w:eastAsia="宋体" w:hAnsi="Cambria" w:cs="font367"/>
      <w:kern w:val="1"/>
      <w:sz w:val="24"/>
      <w:szCs w:val="24"/>
      <w:lang w:val="en-US" w:eastAsia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s-ES" w:eastAsia="es-E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Simple 1" w:uiPriority="99"/>
    <w:lsdException w:name="Table Grid" w:semiHidden="0" w:unhideWhenUsed="0"/>
    <w:lsdException w:name="Placeholder Text" w:uiPriority="99"/>
    <w:lsdException w:name="No Spacing" w:semiHidden="0" w:uiPriority="99" w:unhideWhenUsed="0" w:qFormat="1"/>
    <w:lsdException w:name="Light Shading" w:semiHidden="0" w:uiPriority="99" w:unhideWhenUsed="0"/>
    <w:lsdException w:name="Light List" w:semiHidden="0" w:uiPriority="99" w:unhideWhenUsed="0"/>
    <w:lsdException w:name="Light Grid" w:semiHidden="0" w:uiPriority="99" w:unhideWhenUsed="0"/>
    <w:lsdException w:name="Medium Shading 1" w:semiHidden="0" w:uiPriority="99" w:unhideWhenUsed="0"/>
    <w:lsdException w:name="Medium Shading 2" w:semiHidden="0" w:uiPriority="99" w:unhideWhenUsed="0"/>
    <w:lsdException w:name="Medium List 1" w:semiHidden="0" w:uiPriority="99" w:unhideWhenUsed="0"/>
    <w:lsdException w:name="Medium List 2" w:semiHidden="0" w:uiPriority="99" w:unhideWhenUsed="0"/>
    <w:lsdException w:name="Medium Grid 1" w:semiHidden="0" w:uiPriority="99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99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a">
    <w:name w:val="Normal"/>
    <w:qFormat/>
    <w:pPr>
      <w:suppressAutoHyphens/>
    </w:pPr>
    <w:rPr>
      <w:rFonts w:ascii="Cambria" w:eastAsia="宋体" w:hAnsi="Cambria" w:cs="font367"/>
      <w:kern w:val="1"/>
      <w:sz w:val="24"/>
      <w:szCs w:val="24"/>
      <w:lang w:val="en-US" w:eastAsia="ar-SA"/>
    </w:rPr>
  </w:style>
  <w:style w:type="paragraph" w:styleId="1">
    <w:name w:val="heading 1"/>
    <w:basedOn w:val="a"/>
    <w:next w:val="a0"/>
    <w:link w:val="1Char"/>
    <w:qFormat/>
    <w:rsid w:val="002D6CF1"/>
    <w:pPr>
      <w:numPr>
        <w:numId w:val="1"/>
      </w:numPr>
      <w:outlineLvl w:val="0"/>
    </w:pPr>
    <w:rPr>
      <w:rFonts w:ascii="Times" w:hAnsi="Times"/>
      <w:b/>
      <w:sz w:val="48"/>
      <w:szCs w:val="20"/>
      <w:lang w:val="en-GB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Hyperlink"/>
    <w:rPr>
      <w:color w:val="0000FF"/>
      <w:u w:val="single"/>
    </w:rPr>
  </w:style>
  <w:style w:type="character" w:customStyle="1" w:styleId="highlight">
    <w:name w:val="highlight"/>
    <w:basedOn w:val="a1"/>
  </w:style>
  <w:style w:type="character" w:customStyle="1" w:styleId="nowrap">
    <w:name w:val="nowrap"/>
    <w:basedOn w:val="a1"/>
  </w:style>
  <w:style w:type="character" w:customStyle="1" w:styleId="ipa">
    <w:name w:val="ipa"/>
    <w:basedOn w:val="a1"/>
  </w:style>
  <w:style w:type="character" w:customStyle="1" w:styleId="sup-wrapper">
    <w:name w:val="sup-wrapper"/>
    <w:basedOn w:val="a1"/>
  </w:style>
  <w:style w:type="character" w:styleId="HTML">
    <w:name w:val="HTML Cite"/>
    <w:basedOn w:val="a1"/>
  </w:style>
  <w:style w:type="character" w:styleId="a5">
    <w:name w:val="FollowedHyperlink"/>
    <w:basedOn w:val="a1"/>
  </w:style>
  <w:style w:type="paragraph" w:customStyle="1" w:styleId="Encabezado1">
    <w:name w:val="Encabezado1"/>
    <w:basedOn w:val="a"/>
    <w:next w:val="a0"/>
    <w:pPr>
      <w:keepNext/>
      <w:spacing w:before="240" w:after="120"/>
    </w:pPr>
    <w:rPr>
      <w:rFonts w:ascii="Arial" w:hAnsi="Arial" w:cs="Mangal"/>
      <w:sz w:val="28"/>
      <w:szCs w:val="28"/>
    </w:rPr>
  </w:style>
  <w:style w:type="paragraph" w:styleId="a0">
    <w:name w:val="Body Text"/>
    <w:basedOn w:val="a"/>
    <w:pPr>
      <w:spacing w:after="120"/>
    </w:pPr>
  </w:style>
  <w:style w:type="paragraph" w:styleId="a6">
    <w:name w:val="List"/>
    <w:basedOn w:val="a0"/>
    <w:rPr>
      <w:rFonts w:cs="Mangal"/>
    </w:rPr>
  </w:style>
  <w:style w:type="paragraph" w:customStyle="1" w:styleId="Etiqueta">
    <w:name w:val="Etiqueta"/>
    <w:basedOn w:val="a"/>
    <w:pPr>
      <w:suppressLineNumbers/>
      <w:spacing w:before="120" w:after="120"/>
    </w:pPr>
    <w:rPr>
      <w:rFonts w:cs="Mangal"/>
      <w:i/>
      <w:iCs/>
    </w:rPr>
  </w:style>
  <w:style w:type="paragraph" w:customStyle="1" w:styleId="ndice">
    <w:name w:val="Índice"/>
    <w:basedOn w:val="a"/>
    <w:pPr>
      <w:suppressLineNumbers/>
    </w:pPr>
    <w:rPr>
      <w:rFonts w:cs="Mangal"/>
    </w:rPr>
  </w:style>
  <w:style w:type="paragraph" w:styleId="a7">
    <w:name w:val="Normal (Web)"/>
    <w:basedOn w:val="a"/>
  </w:style>
  <w:style w:type="paragraph" w:styleId="2">
    <w:name w:val="Body Text 2"/>
    <w:basedOn w:val="a"/>
    <w:rsid w:val="00153C2F"/>
    <w:pPr>
      <w:spacing w:after="120" w:line="480" w:lineRule="auto"/>
    </w:pPr>
  </w:style>
  <w:style w:type="character" w:styleId="a8">
    <w:name w:val="Strong"/>
    <w:qFormat/>
    <w:rsid w:val="00153C2F"/>
    <w:rPr>
      <w:b/>
      <w:bCs/>
    </w:rPr>
  </w:style>
  <w:style w:type="paragraph" w:styleId="a9">
    <w:name w:val="header"/>
    <w:basedOn w:val="a"/>
    <w:rsid w:val="00543682"/>
    <w:pPr>
      <w:tabs>
        <w:tab w:val="center" w:pos="4252"/>
        <w:tab w:val="right" w:pos="8504"/>
      </w:tabs>
    </w:pPr>
  </w:style>
  <w:style w:type="character" w:styleId="aa">
    <w:name w:val="page number"/>
    <w:basedOn w:val="a1"/>
    <w:rsid w:val="00543682"/>
  </w:style>
  <w:style w:type="paragraph" w:styleId="ab">
    <w:name w:val="footer"/>
    <w:basedOn w:val="a"/>
    <w:rsid w:val="00543682"/>
    <w:pPr>
      <w:tabs>
        <w:tab w:val="center" w:pos="4252"/>
        <w:tab w:val="right" w:pos="8504"/>
      </w:tabs>
    </w:pPr>
  </w:style>
  <w:style w:type="character" w:styleId="ac">
    <w:name w:val="annotation reference"/>
    <w:uiPriority w:val="99"/>
    <w:rsid w:val="0038775B"/>
    <w:rPr>
      <w:sz w:val="16"/>
      <w:szCs w:val="16"/>
    </w:rPr>
  </w:style>
  <w:style w:type="paragraph" w:styleId="ad">
    <w:name w:val="annotation text"/>
    <w:basedOn w:val="a"/>
    <w:link w:val="Char"/>
    <w:uiPriority w:val="99"/>
    <w:rsid w:val="0038775B"/>
    <w:rPr>
      <w:sz w:val="20"/>
      <w:szCs w:val="20"/>
    </w:rPr>
  </w:style>
  <w:style w:type="paragraph" w:styleId="ae">
    <w:name w:val="annotation subject"/>
    <w:basedOn w:val="ad"/>
    <w:next w:val="ad"/>
    <w:semiHidden/>
    <w:rsid w:val="0038775B"/>
    <w:rPr>
      <w:b/>
      <w:bCs/>
    </w:rPr>
  </w:style>
  <w:style w:type="paragraph" w:styleId="af">
    <w:name w:val="Balloon Text"/>
    <w:basedOn w:val="a"/>
    <w:rsid w:val="0038775B"/>
    <w:rPr>
      <w:rFonts w:ascii="Tahoma" w:hAnsi="Tahoma" w:cs="Tahoma"/>
      <w:sz w:val="16"/>
      <w:szCs w:val="16"/>
    </w:rPr>
  </w:style>
  <w:style w:type="character" w:customStyle="1" w:styleId="1Char">
    <w:name w:val="标题 1 Char"/>
    <w:link w:val="1"/>
    <w:rsid w:val="002D6CF1"/>
    <w:rPr>
      <w:rFonts w:ascii="Times" w:eastAsia="宋体" w:hAnsi="Times" w:cs="font367"/>
      <w:b/>
      <w:kern w:val="1"/>
      <w:sz w:val="48"/>
      <w:lang w:eastAsia="ar-SA"/>
    </w:rPr>
  </w:style>
  <w:style w:type="character" w:customStyle="1" w:styleId="Absatz-Standardschriftart">
    <w:name w:val="Absatz-Standardschriftart"/>
    <w:rsid w:val="002D6CF1"/>
  </w:style>
  <w:style w:type="character" w:customStyle="1" w:styleId="Refdecomentario1">
    <w:name w:val="Ref. de comentario1"/>
    <w:basedOn w:val="a1"/>
    <w:rsid w:val="002D6CF1"/>
  </w:style>
  <w:style w:type="character" w:customStyle="1" w:styleId="CommentTextChar">
    <w:name w:val="Comment Text Char"/>
    <w:basedOn w:val="a1"/>
    <w:rsid w:val="002D6CF1"/>
  </w:style>
  <w:style w:type="character" w:customStyle="1" w:styleId="BalloonTextChar">
    <w:name w:val="Balloon Text Char"/>
    <w:basedOn w:val="a1"/>
    <w:rsid w:val="002D6CF1"/>
  </w:style>
  <w:style w:type="paragraph" w:customStyle="1" w:styleId="af0">
    <w:basedOn w:val="a0"/>
    <w:next w:val="a6"/>
    <w:rsid w:val="002D6CF1"/>
    <w:rPr>
      <w:rFonts w:cs="Mangal"/>
    </w:rPr>
  </w:style>
  <w:style w:type="character" w:customStyle="1" w:styleId="element-citation">
    <w:name w:val="element-citation"/>
    <w:basedOn w:val="a1"/>
    <w:rsid w:val="002D6CF1"/>
  </w:style>
  <w:style w:type="character" w:customStyle="1" w:styleId="Vietas">
    <w:name w:val="Viñetas"/>
    <w:rsid w:val="002D6CF1"/>
    <w:rPr>
      <w:rFonts w:ascii="OpenSymbol" w:eastAsia="OpenSymbol" w:hAnsi="OpenSymbol" w:cs="OpenSymbol"/>
    </w:rPr>
  </w:style>
  <w:style w:type="paragraph" w:customStyle="1" w:styleId="Encabezado2">
    <w:name w:val="Encabezado2"/>
    <w:basedOn w:val="a"/>
    <w:next w:val="a0"/>
    <w:rsid w:val="002D6CF1"/>
    <w:pPr>
      <w:keepNext/>
      <w:spacing w:before="240" w:after="120"/>
    </w:pPr>
    <w:rPr>
      <w:rFonts w:ascii="Arial" w:hAnsi="Arial" w:cs="Mangal"/>
      <w:sz w:val="28"/>
      <w:szCs w:val="28"/>
    </w:rPr>
  </w:style>
  <w:style w:type="paragraph" w:customStyle="1" w:styleId="Textocomentario1">
    <w:name w:val="Texto comentario1"/>
    <w:basedOn w:val="a"/>
    <w:rsid w:val="002D6CF1"/>
  </w:style>
  <w:style w:type="paragraph" w:customStyle="1" w:styleId="Contenidodelatabla">
    <w:name w:val="Contenido de la tabla"/>
    <w:basedOn w:val="a"/>
    <w:rsid w:val="002D6CF1"/>
    <w:pPr>
      <w:suppressLineNumbers/>
    </w:pPr>
  </w:style>
  <w:style w:type="paragraph" w:customStyle="1" w:styleId="Encabezadodelatabla">
    <w:name w:val="Encabezado de la tabla"/>
    <w:basedOn w:val="Contenidodelatabla"/>
    <w:rsid w:val="002D6CF1"/>
    <w:pPr>
      <w:jc w:val="center"/>
    </w:pPr>
    <w:rPr>
      <w:b/>
      <w:bCs/>
    </w:rPr>
  </w:style>
  <w:style w:type="paragraph" w:customStyle="1" w:styleId="EndNoteBibliographyTitle">
    <w:name w:val="EndNote Bibliography Title"/>
    <w:basedOn w:val="a"/>
    <w:link w:val="EndNoteBibliographyTitleCar"/>
    <w:rsid w:val="0008771D"/>
    <w:pPr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08771D"/>
    <w:rPr>
      <w:rFonts w:ascii="Cambria" w:eastAsia="宋体" w:hAnsi="Cambria" w:cs="font367"/>
      <w:noProof/>
      <w:kern w:val="1"/>
      <w:sz w:val="24"/>
      <w:szCs w:val="24"/>
      <w:lang w:val="en-US" w:eastAsia="ar-SA"/>
    </w:rPr>
  </w:style>
  <w:style w:type="paragraph" w:customStyle="1" w:styleId="EndNoteBibliography">
    <w:name w:val="EndNote Bibliography"/>
    <w:basedOn w:val="a"/>
    <w:link w:val="EndNoteBibliographyCar"/>
    <w:rsid w:val="0008771D"/>
    <w:pPr>
      <w:jc w:val="both"/>
    </w:pPr>
    <w:rPr>
      <w:noProof/>
    </w:rPr>
  </w:style>
  <w:style w:type="character" w:customStyle="1" w:styleId="EndNoteBibliographyCar">
    <w:name w:val="EndNote Bibliography Car"/>
    <w:link w:val="EndNoteBibliography"/>
    <w:rsid w:val="0008771D"/>
    <w:rPr>
      <w:rFonts w:ascii="Cambria" w:eastAsia="宋体" w:hAnsi="Cambria" w:cs="font367"/>
      <w:noProof/>
      <w:kern w:val="1"/>
      <w:sz w:val="24"/>
      <w:szCs w:val="24"/>
      <w:lang w:val="en-US" w:eastAsia="ar-SA"/>
    </w:rPr>
  </w:style>
  <w:style w:type="table" w:styleId="10">
    <w:name w:val="Table Simple 1"/>
    <w:basedOn w:val="a2"/>
    <w:uiPriority w:val="99"/>
    <w:unhideWhenUsed/>
    <w:rsid w:val="00322C0F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bottom w:val="single" w:sz="4" w:space="0" w:color="auto"/>
      </w:tblBorders>
    </w:tblPr>
    <w:tcPr>
      <w:shd w:val="clear" w:color="auto" w:fill="auto"/>
    </w:tcPr>
    <w:tblStylePr w:type="firstRow">
      <w:tblPr/>
      <w:tcPr>
        <w:tcBorders>
          <w:bottom w:val="single" w:sz="4" w:space="0" w:color="auto"/>
        </w:tcBorders>
        <w:shd w:val="clear" w:color="auto" w:fill="auto"/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f1">
    <w:name w:val="List Paragraph"/>
    <w:basedOn w:val="a"/>
    <w:uiPriority w:val="72"/>
    <w:qFormat/>
    <w:rsid w:val="003B4F33"/>
    <w:pPr>
      <w:ind w:left="720"/>
      <w:contextualSpacing/>
    </w:pPr>
  </w:style>
  <w:style w:type="character" w:customStyle="1" w:styleId="Char">
    <w:name w:val="批注文字 Char"/>
    <w:link w:val="ad"/>
    <w:uiPriority w:val="99"/>
    <w:locked/>
    <w:rsid w:val="00E63503"/>
    <w:rPr>
      <w:rFonts w:ascii="Cambria" w:eastAsia="宋体" w:hAnsi="Cambria" w:cs="font367"/>
      <w:kern w:val="1"/>
      <w:lang w:val="en-US" w:eastAsia="ar-SA"/>
    </w:rPr>
  </w:style>
  <w:style w:type="paragraph" w:styleId="af2">
    <w:name w:val="Revision"/>
    <w:hidden/>
    <w:uiPriority w:val="71"/>
    <w:semiHidden/>
    <w:rsid w:val="004F7857"/>
    <w:rPr>
      <w:rFonts w:ascii="Cambria" w:eastAsia="宋体" w:hAnsi="Cambria" w:cs="font367"/>
      <w:kern w:val="1"/>
      <w:sz w:val="24"/>
      <w:szCs w:val="24"/>
      <w:lang w:val="en-US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315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50DA96-3776-4C3C-AA67-06A47BE394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1</Pages>
  <Words>15737</Words>
  <Characters>89703</Characters>
  <Application>Microsoft Office Word</Application>
  <DocSecurity>0</DocSecurity>
  <Lines>747</Lines>
  <Paragraphs>21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s</vt:lpstr>
      <vt:lpstr>Ms</vt:lpstr>
    </vt:vector>
  </TitlesOfParts>
  <Company>University of Alcala</Company>
  <LinksUpToDate>false</LinksUpToDate>
  <CharactersWithSpaces>105230</CharactersWithSpaces>
  <SharedDoc>false</SharedDoc>
  <HLinks>
    <vt:vector size="726" baseType="variant">
      <vt:variant>
        <vt:i4>4718603</vt:i4>
      </vt:variant>
      <vt:variant>
        <vt:i4>780</vt:i4>
      </vt:variant>
      <vt:variant>
        <vt:i4>0</vt:i4>
      </vt:variant>
      <vt:variant>
        <vt:i4>5</vt:i4>
      </vt:variant>
      <vt:variant>
        <vt:lpwstr/>
      </vt:variant>
      <vt:variant>
        <vt:lpwstr>_ENREF_93</vt:lpwstr>
      </vt:variant>
      <vt:variant>
        <vt:i4>4718603</vt:i4>
      </vt:variant>
      <vt:variant>
        <vt:i4>777</vt:i4>
      </vt:variant>
      <vt:variant>
        <vt:i4>0</vt:i4>
      </vt:variant>
      <vt:variant>
        <vt:i4>5</vt:i4>
      </vt:variant>
      <vt:variant>
        <vt:lpwstr/>
      </vt:variant>
      <vt:variant>
        <vt:lpwstr>_ENREF_92</vt:lpwstr>
      </vt:variant>
      <vt:variant>
        <vt:i4>4587531</vt:i4>
      </vt:variant>
      <vt:variant>
        <vt:i4>769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653067</vt:i4>
      </vt:variant>
      <vt:variant>
        <vt:i4>763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718603</vt:i4>
      </vt:variant>
      <vt:variant>
        <vt:i4>755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390923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718603</vt:i4>
      </vt:variant>
      <vt:variant>
        <vt:i4>744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587531</vt:i4>
      </vt:variant>
      <vt:variant>
        <vt:i4>738</vt:i4>
      </vt:variant>
      <vt:variant>
        <vt:i4>0</vt:i4>
      </vt:variant>
      <vt:variant>
        <vt:i4>5</vt:i4>
      </vt:variant>
      <vt:variant>
        <vt:lpwstr/>
      </vt:variant>
      <vt:variant>
        <vt:lpwstr>_ENREF_74</vt:lpwstr>
      </vt:variant>
      <vt:variant>
        <vt:i4>4653067</vt:i4>
      </vt:variant>
      <vt:variant>
        <vt:i4>735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784139</vt:i4>
      </vt:variant>
      <vt:variant>
        <vt:i4>727</vt:i4>
      </vt:variant>
      <vt:variant>
        <vt:i4>0</vt:i4>
      </vt:variant>
      <vt:variant>
        <vt:i4>5</vt:i4>
      </vt:variant>
      <vt:variant>
        <vt:lpwstr/>
      </vt:variant>
      <vt:variant>
        <vt:lpwstr>_ENREF_89</vt:lpwstr>
      </vt:variant>
      <vt:variant>
        <vt:i4>4521995</vt:i4>
      </vt:variant>
      <vt:variant>
        <vt:i4>72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194315</vt:i4>
      </vt:variant>
      <vt:variant>
        <vt:i4>71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784139</vt:i4>
      </vt:variant>
      <vt:variant>
        <vt:i4>707</vt:i4>
      </vt:variant>
      <vt:variant>
        <vt:i4>0</vt:i4>
      </vt:variant>
      <vt:variant>
        <vt:i4>5</vt:i4>
      </vt:variant>
      <vt:variant>
        <vt:lpwstr/>
      </vt:variant>
      <vt:variant>
        <vt:lpwstr>_ENREF_88</vt:lpwstr>
      </vt:variant>
      <vt:variant>
        <vt:i4>4325387</vt:i4>
      </vt:variant>
      <vt:variant>
        <vt:i4>701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587531</vt:i4>
      </vt:variant>
      <vt:variant>
        <vt:i4>693</vt:i4>
      </vt:variant>
      <vt:variant>
        <vt:i4>0</vt:i4>
      </vt:variant>
      <vt:variant>
        <vt:i4>5</vt:i4>
      </vt:variant>
      <vt:variant>
        <vt:lpwstr/>
      </vt:variant>
      <vt:variant>
        <vt:lpwstr>_ENREF_75</vt:lpwstr>
      </vt:variant>
      <vt:variant>
        <vt:i4>4653067</vt:i4>
      </vt:variant>
      <vt:variant>
        <vt:i4>690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653067</vt:i4>
      </vt:variant>
      <vt:variant>
        <vt:i4>682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679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390923</vt:i4>
      </vt:variant>
      <vt:variant>
        <vt:i4>67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663</vt:i4>
      </vt:variant>
      <vt:variant>
        <vt:i4>0</vt:i4>
      </vt:variant>
      <vt:variant>
        <vt:i4>5</vt:i4>
      </vt:variant>
      <vt:variant>
        <vt:lpwstr/>
      </vt:variant>
      <vt:variant>
        <vt:lpwstr>_ENREF_87</vt:lpwstr>
      </vt:variant>
      <vt:variant>
        <vt:i4>4390923</vt:i4>
      </vt:variant>
      <vt:variant>
        <vt:i4>65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64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653067</vt:i4>
      </vt:variant>
      <vt:variant>
        <vt:i4>641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784139</vt:i4>
      </vt:variant>
      <vt:variant>
        <vt:i4>633</vt:i4>
      </vt:variant>
      <vt:variant>
        <vt:i4>0</vt:i4>
      </vt:variant>
      <vt:variant>
        <vt:i4>5</vt:i4>
      </vt:variant>
      <vt:variant>
        <vt:lpwstr/>
      </vt:variant>
      <vt:variant>
        <vt:lpwstr>_ENREF_86</vt:lpwstr>
      </vt:variant>
      <vt:variant>
        <vt:i4>4784139</vt:i4>
      </vt:variant>
      <vt:variant>
        <vt:i4>625</vt:i4>
      </vt:variant>
      <vt:variant>
        <vt:i4>0</vt:i4>
      </vt:variant>
      <vt:variant>
        <vt:i4>5</vt:i4>
      </vt:variant>
      <vt:variant>
        <vt:lpwstr/>
      </vt:variant>
      <vt:variant>
        <vt:lpwstr>_ENREF_85</vt:lpwstr>
      </vt:variant>
      <vt:variant>
        <vt:i4>4784139</vt:i4>
      </vt:variant>
      <vt:variant>
        <vt:i4>617</vt:i4>
      </vt:variant>
      <vt:variant>
        <vt:i4>0</vt:i4>
      </vt:variant>
      <vt:variant>
        <vt:i4>5</vt:i4>
      </vt:variant>
      <vt:variant>
        <vt:lpwstr/>
      </vt:variant>
      <vt:variant>
        <vt:lpwstr>_ENREF_84</vt:lpwstr>
      </vt:variant>
      <vt:variant>
        <vt:i4>4587531</vt:i4>
      </vt:variant>
      <vt:variant>
        <vt:i4>609</vt:i4>
      </vt:variant>
      <vt:variant>
        <vt:i4>0</vt:i4>
      </vt:variant>
      <vt:variant>
        <vt:i4>5</vt:i4>
      </vt:variant>
      <vt:variant>
        <vt:lpwstr/>
      </vt:variant>
      <vt:variant>
        <vt:lpwstr>_ENREF_79</vt:lpwstr>
      </vt:variant>
      <vt:variant>
        <vt:i4>4194315</vt:i4>
      </vt:variant>
      <vt:variant>
        <vt:i4>60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784139</vt:i4>
      </vt:variant>
      <vt:variant>
        <vt:i4>593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4784139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84139</vt:i4>
      </vt:variant>
      <vt:variant>
        <vt:i4>582</vt:i4>
      </vt:variant>
      <vt:variant>
        <vt:i4>0</vt:i4>
      </vt:variant>
      <vt:variant>
        <vt:i4>5</vt:i4>
      </vt:variant>
      <vt:variant>
        <vt:lpwstr/>
      </vt:variant>
      <vt:variant>
        <vt:lpwstr>_ENREF_81</vt:lpwstr>
      </vt:variant>
      <vt:variant>
        <vt:i4>4653067</vt:i4>
      </vt:variant>
      <vt:variant>
        <vt:i4>574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587531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ENREF_79</vt:lpwstr>
      </vt:variant>
      <vt:variant>
        <vt:i4>4784139</vt:i4>
      </vt:variant>
      <vt:variant>
        <vt:i4>558</vt:i4>
      </vt:variant>
      <vt:variant>
        <vt:i4>0</vt:i4>
      </vt:variant>
      <vt:variant>
        <vt:i4>5</vt:i4>
      </vt:variant>
      <vt:variant>
        <vt:lpwstr/>
      </vt:variant>
      <vt:variant>
        <vt:lpwstr>_ENREF_81</vt:lpwstr>
      </vt:variant>
      <vt:variant>
        <vt:i4>4587531</vt:i4>
      </vt:variant>
      <vt:variant>
        <vt:i4>550</vt:i4>
      </vt:variant>
      <vt:variant>
        <vt:i4>0</vt:i4>
      </vt:variant>
      <vt:variant>
        <vt:i4>5</vt:i4>
      </vt:variant>
      <vt:variant>
        <vt:lpwstr/>
      </vt:variant>
      <vt:variant>
        <vt:lpwstr>_ENREF_77</vt:lpwstr>
      </vt:variant>
      <vt:variant>
        <vt:i4>4587531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ENREF_78</vt:lpwstr>
      </vt:variant>
      <vt:variant>
        <vt:i4>4653067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784139</vt:i4>
      </vt:variant>
      <vt:variant>
        <vt:i4>528</vt:i4>
      </vt:variant>
      <vt:variant>
        <vt:i4>0</vt:i4>
      </vt:variant>
      <vt:variant>
        <vt:i4>5</vt:i4>
      </vt:variant>
      <vt:variant>
        <vt:lpwstr/>
      </vt:variant>
      <vt:variant>
        <vt:lpwstr>_ENREF_81</vt:lpwstr>
      </vt:variant>
      <vt:variant>
        <vt:i4>4784139</vt:i4>
      </vt:variant>
      <vt:variant>
        <vt:i4>520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587531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ENREF_79</vt:lpwstr>
      </vt:variant>
      <vt:variant>
        <vt:i4>4587531</vt:i4>
      </vt:variant>
      <vt:variant>
        <vt:i4>504</vt:i4>
      </vt:variant>
      <vt:variant>
        <vt:i4>0</vt:i4>
      </vt:variant>
      <vt:variant>
        <vt:i4>5</vt:i4>
      </vt:variant>
      <vt:variant>
        <vt:lpwstr/>
      </vt:variant>
      <vt:variant>
        <vt:lpwstr>_ENREF_78</vt:lpwstr>
      </vt:variant>
      <vt:variant>
        <vt:i4>4587531</vt:i4>
      </vt:variant>
      <vt:variant>
        <vt:i4>498</vt:i4>
      </vt:variant>
      <vt:variant>
        <vt:i4>0</vt:i4>
      </vt:variant>
      <vt:variant>
        <vt:i4>5</vt:i4>
      </vt:variant>
      <vt:variant>
        <vt:lpwstr/>
      </vt:variant>
      <vt:variant>
        <vt:lpwstr>_ENREF_77</vt:lpwstr>
      </vt:variant>
      <vt:variant>
        <vt:i4>4587531</vt:i4>
      </vt:variant>
      <vt:variant>
        <vt:i4>490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ENREF_75</vt:lpwstr>
      </vt:variant>
      <vt:variant>
        <vt:i4>4587531</vt:i4>
      </vt:variant>
      <vt:variant>
        <vt:i4>474</vt:i4>
      </vt:variant>
      <vt:variant>
        <vt:i4>0</vt:i4>
      </vt:variant>
      <vt:variant>
        <vt:i4>5</vt:i4>
      </vt:variant>
      <vt:variant>
        <vt:lpwstr/>
      </vt:variant>
      <vt:variant>
        <vt:lpwstr>_ENREF_74</vt:lpwstr>
      </vt:variant>
      <vt:variant>
        <vt:i4>4587531</vt:i4>
      </vt:variant>
      <vt:variant>
        <vt:i4>466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587531</vt:i4>
      </vt:variant>
      <vt:variant>
        <vt:i4>463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31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653067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587531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653067</vt:i4>
      </vt:variant>
      <vt:variant>
        <vt:i4>435</vt:i4>
      </vt:variant>
      <vt:variant>
        <vt:i4>0</vt:i4>
      </vt:variant>
      <vt:variant>
        <vt:i4>5</vt:i4>
      </vt:variant>
      <vt:variant>
        <vt:lpwstr/>
      </vt:variant>
      <vt:variant>
        <vt:lpwstr>_ENREF_69</vt:lpwstr>
      </vt:variant>
      <vt:variant>
        <vt:i4>4653067</vt:i4>
      </vt:variant>
      <vt:variant>
        <vt:i4>427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653067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653067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ENREF_66</vt:lpwstr>
      </vt:variant>
      <vt:variant>
        <vt:i4>4653067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ENREF_63</vt:lpwstr>
      </vt:variant>
      <vt:variant>
        <vt:i4>4653067</vt:i4>
      </vt:variant>
      <vt:variant>
        <vt:i4>400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397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390923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456459</vt:i4>
      </vt:variant>
      <vt:variant>
        <vt:i4>375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59</vt:i4>
      </vt:variant>
      <vt:variant>
        <vt:i4>372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456459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57</vt:lpwstr>
      </vt:variant>
      <vt:variant>
        <vt:i4>4456459</vt:i4>
      </vt:variant>
      <vt:variant>
        <vt:i4>361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456459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ENREF_56</vt:lpwstr>
      </vt:variant>
      <vt:variant>
        <vt:i4>445645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342</vt:i4>
      </vt:variant>
      <vt:variant>
        <vt:i4>0</vt:i4>
      </vt:variant>
      <vt:variant>
        <vt:i4>5</vt:i4>
      </vt:variant>
      <vt:variant>
        <vt:lpwstr/>
      </vt:variant>
      <vt:variant>
        <vt:lpwstr>_ENREF_55</vt:lpwstr>
      </vt:variant>
      <vt:variant>
        <vt:i4>4456459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315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194315</vt:i4>
      </vt:variant>
      <vt:variant>
        <vt:i4>30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301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250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24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25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15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456459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71860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456459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s</dc:title>
  <dc:creator>Megha Lokhande</dc:creator>
  <cp:lastModifiedBy>LS Ma</cp:lastModifiedBy>
  <cp:revision>2</cp:revision>
  <cp:lastPrinted>2014-10-27T12:23:00Z</cp:lastPrinted>
  <dcterms:created xsi:type="dcterms:W3CDTF">2015-02-05T01:40:00Z</dcterms:created>
  <dcterms:modified xsi:type="dcterms:W3CDTF">2015-02-05T01:40:00Z</dcterms:modified>
</cp:coreProperties>
</file>